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419AF435"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t>aromatic diketones</w:t>
      </w:r>
    </w:p>
    <w:p w14:paraId="6EFB2616" w14:textId="77777777" w:rsidR="002C717A" w:rsidRDefault="002C717A" w:rsidP="00252845"/>
    <w:p w14:paraId="33F101EB" w14:textId="466AF4AF"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w:t>
      </w:r>
      <w:r w:rsidR="00C57330">
        <w:t xml:space="preserve"> S.</w:t>
      </w:r>
      <w:r w:rsidR="00252845" w:rsidRPr="00252845">
        <w:t xml:space="preserve">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proofErr w:type="gramStart"/>
      <w:r w:rsidR="00344FB0">
        <w:rPr>
          <w:vertAlign w:val="superscript"/>
        </w:rPr>
        <w:t>4</w:t>
      </w:r>
      <w:r w:rsidR="00206091">
        <w:rPr>
          <w:vertAlign w:val="superscript"/>
        </w:rPr>
        <w:t>,*</w:t>
      </w:r>
      <w:proofErr w:type="gramEnd"/>
    </w:p>
    <w:p w14:paraId="3FE36BD0" w14:textId="77777777" w:rsidR="002C717A" w:rsidRDefault="002C717A" w:rsidP="00B873CA">
      <w:pPr>
        <w:spacing w:line="480" w:lineRule="auto"/>
      </w:pPr>
    </w:p>
    <w:p w14:paraId="0EAE09E1" w14:textId="4148BF50" w:rsidR="00035C29" w:rsidRPr="0079391F" w:rsidRDefault="0039080A" w:rsidP="0079391F">
      <w:pPr>
        <w:ind w:firstLine="360"/>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23A8AF76" w:rsidR="00206091" w:rsidRDefault="00206091" w:rsidP="00B873CA">
      <w:pPr>
        <w:jc w:val="center"/>
        <w:rPr>
          <w:rFonts w:ascii="Georgia" w:eastAsiaTheme="minorHAnsi" w:hAnsi="Georgia" w:cstheme="minorBidi"/>
          <w:b/>
        </w:rPr>
      </w:pPr>
      <w:r>
        <w:t>Keywords: (if needed?)</w:t>
      </w:r>
      <w:r>
        <w:br w:type="page"/>
      </w:r>
    </w:p>
    <w:p w14:paraId="6740B6C5" w14:textId="568A187B" w:rsidR="002C717A" w:rsidRDefault="002C717A" w:rsidP="00EE1003">
      <w:pPr>
        <w:pStyle w:val="Heading1"/>
      </w:pPr>
      <w:r>
        <w:lastRenderedPageBreak/>
        <w:t>Abstract</w:t>
      </w:r>
    </w:p>
    <w:p w14:paraId="618A2C00" w14:textId="008547DF"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093B83">
        <w:t>aromatic</w:t>
      </w:r>
      <w:r w:rsidR="00E95DA7">
        <w:t>s</w:t>
      </w:r>
      <w:r w:rsidR="00093B83">
        <w:t xml:space="preserve">, </w:t>
      </w:r>
      <w:r w:rsidR="00B43AB0">
        <w:t>but</w:t>
      </w:r>
      <w:r w:rsidR="00E95DA7">
        <w:t xml:space="preserve"> </w:t>
      </w:r>
      <w:r w:rsidR="00093B83">
        <w:t xml:space="preserve">its </w:t>
      </w:r>
      <w:r w:rsidR="00B43AB0">
        <w:t xml:space="preserve">chemical </w:t>
      </w:r>
      <w:r w:rsidR="00093B83">
        <w:t>depolymerization results in a heterogeneous mixture of products. Microb</w:t>
      </w:r>
      <w:r w:rsidR="006A31A1">
        <w:t xml:space="preserve">es </w:t>
      </w:r>
      <w:r w:rsidR="00E95DA7">
        <w:t xml:space="preserve">could </w:t>
      </w:r>
      <w:r w:rsidR="00093B83">
        <w:t xml:space="preserve">valorize depolymerized lignin by converting multiple aromatic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methoxyphenyl)-1,2-propane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6C380C" w:rsidRPr="00B50A3D">
        <w:rPr>
          <w:color w:val="000000"/>
        </w:rPr>
        <w:t>2-hydroxy-1-(4-hydroxy-3-</w:t>
      </w:r>
      <w:proofErr w:type="gramStart"/>
      <w:r w:rsidR="006C380C" w:rsidRPr="00B50A3D">
        <w:rPr>
          <w:color w:val="000000"/>
        </w:rPr>
        <w:t>methoxyphenyl)propan</w:t>
      </w:r>
      <w:proofErr w:type="gramEnd"/>
      <w:r w:rsidR="006C380C" w:rsidRPr="00B50A3D">
        <w:rPr>
          <w:color w:val="000000"/>
        </w:rPr>
        <w:t>-1-one</w:t>
      </w:r>
      <w:r w:rsidR="006C380C">
        <w:t xml:space="preserve"> (</w:t>
      </w:r>
      <w:r w:rsidR="00025383">
        <w:t>GP</w:t>
      </w:r>
      <w:r w:rsidR="006C380C">
        <w:t>-1)</w:t>
      </w:r>
      <w:r w:rsidR="00E95DA7">
        <w:t xml:space="preserve"> 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6C380C">
        <w:t xml:space="preserve">All three </w:t>
      </w:r>
      <w:proofErr w:type="spellStart"/>
      <w:r w:rsidR="007D2C6A">
        <w:t>Lig</w:t>
      </w:r>
      <w:proofErr w:type="spellEnd"/>
      <w:r w:rsidR="007D2C6A">
        <w:t xml:space="preserve"> dehydrogenases </w:t>
      </w:r>
      <w:r w:rsidR="006C380C">
        <w:t>reduced the Cα ketone of the G-diketone side-chain</w:t>
      </w:r>
      <w:r w:rsidR="007D2C6A">
        <w:t xml:space="preserve">, whil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6C380C">
        <w:t>reduced the Cα ketone when provided GP-1 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43E13F52"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Pr>
          <w:rFonts w:eastAsiaTheme="minorHAnsi"/>
        </w:rPr>
        <w:t xml:space="preserve">because of </w:t>
      </w:r>
      <w:r w:rsidR="005F52C5">
        <w:rPr>
          <w:rFonts w:eastAsiaTheme="minorHAnsi"/>
        </w:rPr>
        <w:t>their</w:t>
      </w:r>
      <w:r>
        <w:rPr>
          <w:rFonts w:eastAsiaTheme="minorHAnsi"/>
        </w:rPr>
        <w:t xml:space="preserve"> </w:t>
      </w:r>
      <w:r w:rsidR="004A05D0">
        <w:rPr>
          <w:rFonts w:eastAsiaTheme="minorHAnsi"/>
        </w:rPr>
        <w:t xml:space="preserve">ability to </w:t>
      </w:r>
      <w:r>
        <w:rPr>
          <w:rFonts w:eastAsiaTheme="minorHAnsi"/>
        </w:rPr>
        <w:t xml:space="preserve">convert </w:t>
      </w:r>
      <w:r w:rsidR="004A05D0">
        <w:rPr>
          <w:rFonts w:eastAsiaTheme="minorHAnsi"/>
        </w:rPr>
        <w:t xml:space="preserve">a variety of </w:t>
      </w:r>
      <w:r>
        <w:rPr>
          <w:rFonts w:eastAsiaTheme="minorHAnsi"/>
        </w:rPr>
        <w:t>lignin-</w:t>
      </w:r>
      <w:r>
        <w:rPr>
          <w:rFonts w:eastAsiaTheme="minorHAnsi"/>
        </w:rPr>
        <w:lastRenderedPageBreak/>
        <w:t xml:space="preserve">derived </w:t>
      </w:r>
      <w:r w:rsidR="004A05D0">
        <w:rPr>
          <w:rFonts w:eastAsiaTheme="minorHAnsi"/>
        </w:rPr>
        <w:t>aromatic</w:t>
      </w:r>
      <w:r>
        <w:rPr>
          <w:rFonts w:eastAsiaTheme="minorHAnsi"/>
        </w:rPr>
        <w:t>s</w:t>
      </w:r>
      <w:r w:rsidR="004A05D0">
        <w:rPr>
          <w:rFonts w:eastAsiaTheme="minorHAnsi"/>
        </w:rPr>
        <w:t xml:space="preserve">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72FF3B88"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BF677A">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6185","issued":{"date-parts":[["2014"]]},"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73423E">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d":{"date-parts":[["2019","4","6"]]},"publisher":"Elsevier","title":"A field of dreams: Lignin valorization into chemicals, materials, fuels, and health-care products","type":"article-journal"},"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4AF1A4FD" w:rsidR="00394BE5"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0" w:name="_Hlk39401644"/>
      <w:r w:rsidR="007963C4" w:rsidRPr="007963C4">
        <w:t>DSM12444</w:t>
      </w:r>
      <w:bookmarkEnd w:id="0"/>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fldChar w:fldCharType="begin" w:fldLock="1"/>
      </w:r>
      <w:r w:rsidR="0073423E">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fldChar w:fldCharType="separate"/>
      </w:r>
      <w:r w:rsidR="0073423E" w:rsidRPr="0073423E">
        <w:rPr>
          <w:noProof/>
        </w:rPr>
        <w:t>(11, 12)</w:t>
      </w:r>
      <w:r w:rsidR="00A93BED">
        <w:fldChar w:fldCharType="end"/>
      </w:r>
      <w:r w:rsidR="00A93BED">
        <w:t>.</w:t>
      </w:r>
    </w:p>
    <w:p w14:paraId="36758DE1" w14:textId="122767E6" w:rsidR="007E1DBD" w:rsidRDefault="00A93BED" w:rsidP="00AD5854">
      <w:pPr>
        <w:spacing w:line="480" w:lineRule="auto"/>
        <w:rPr>
          <w:rFonts w:ascii="Georgia" w:eastAsiaTheme="minorHAnsi" w:hAnsi="Georgia" w:cstheme="minorBidi"/>
          <w:b/>
        </w:rPr>
      </w:pPr>
      <w:r>
        <w:lastRenderedPageBreak/>
        <w:tab/>
      </w:r>
      <w:r w:rsidR="00EE1003">
        <w:t xml:space="preserve">In this </w:t>
      </w:r>
      <w:r w:rsidR="005C0439">
        <w:t>study</w:t>
      </w:r>
      <w:r w:rsidR="00EE1003">
        <w:t xml:space="preserve">, we investigat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 xml:space="preserve">1-(4-hydroxy-3-methoxyphenyl)-1,2-propane </w:t>
      </w:r>
      <w:proofErr w:type="spellStart"/>
      <w:r w:rsidR="00244CD7" w:rsidRPr="00244CD7">
        <w:t>dione</w:t>
      </w:r>
      <w:proofErr w:type="spellEnd"/>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participate in G-diketone metabolism have yet to be identified.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metabolism of </w:t>
      </w:r>
      <w:r w:rsidR="00716027">
        <w:rPr>
          <w:rStyle w:val="titleheading"/>
          <w:spacing w:val="-5"/>
        </w:rPr>
        <w:t xml:space="preserve">the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the </w:t>
      </w:r>
      <w:r w:rsidR="007D1896">
        <w:rPr>
          <w:rStyle w:val="titleheading"/>
          <w:spacing w:val="-5"/>
        </w:rPr>
        <w:t>G</w:t>
      </w:r>
      <w:r w:rsidR="00C558C0">
        <w:rPr>
          <w:rStyle w:val="titleheading"/>
          <w:spacing w:val="-5"/>
        </w:rPr>
        <w:t>-</w:t>
      </w:r>
      <w:r w:rsidR="007D1896">
        <w:rPr>
          <w:rStyle w:val="titleheading"/>
          <w:spacing w:val="-5"/>
        </w:rPr>
        <w:t xml:space="preserve">diketone </w:t>
      </w:r>
      <w:r w:rsidR="00716027">
        <w:rPr>
          <w:rStyle w:val="titleheading"/>
          <w:spacing w:val="-5"/>
        </w:rPr>
        <w:t>to</w:t>
      </w:r>
      <w:r w:rsidR="00F274EC">
        <w:rPr>
          <w:rStyle w:val="titleheading"/>
          <w:spacing w:val="-5"/>
        </w:rPr>
        <w:t xml:space="preserve">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the</w:t>
      </w:r>
      <w:r w:rsidR="007D1896">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the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these experiments reveal how G-diketone and its</w:t>
      </w:r>
      <w:r w:rsidR="00CF2D2E">
        <w:rPr>
          <w:rStyle w:val="titleheading"/>
          <w:spacing w:val="-5"/>
        </w:rPr>
        <w:t xml:space="preserve"> </w:t>
      </w:r>
      <w:r w:rsidR="001A6C67">
        <w:rPr>
          <w:rStyle w:val="titleheading"/>
          <w:spacing w:val="-5"/>
        </w:rPr>
        <w:t>metabolic by</w:t>
      </w:r>
      <w:r w:rsidR="00716027">
        <w:rPr>
          <w:rStyle w:val="titleheading"/>
          <w:spacing w:val="-5"/>
        </w:rPr>
        <w:t xml:space="preserve">products 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and illustrate the potential for microbial conversion of non-native products of chemical lignin depolymerization as a renewable source of valuable chemicals</w:t>
      </w:r>
      <w:r w:rsidR="00CF2D2E">
        <w:rPr>
          <w:rStyle w:val="titleheading"/>
          <w:spacing w:val="-5"/>
        </w:rPr>
        <w:t>.</w:t>
      </w:r>
      <w:r w:rsidR="007E1DBD">
        <w:br w:type="page"/>
      </w:r>
    </w:p>
    <w:p w14:paraId="1A0AA694" w14:textId="421839FE" w:rsidR="00252845" w:rsidRDefault="002C717A" w:rsidP="00252845">
      <w:pPr>
        <w:pStyle w:val="Heading1"/>
      </w:pPr>
      <w:r w:rsidRPr="00252845">
        <w:lastRenderedPageBreak/>
        <w:t>Methods</w:t>
      </w:r>
    </w:p>
    <w:p w14:paraId="4F39CBC9" w14:textId="07542E86" w:rsidR="00D27E2C" w:rsidRDefault="006A3132" w:rsidP="00252845">
      <w:pPr>
        <w:pStyle w:val="Heading2"/>
      </w:pPr>
      <w:r>
        <w:t xml:space="preserve">Analyzing </w:t>
      </w:r>
      <w:r w:rsidR="00D27E2C">
        <w:t xml:space="preserve">growth </w:t>
      </w:r>
      <w:r>
        <w:t>with and metabolism of G-</w:t>
      </w:r>
      <w:r w:rsidR="00D27E2C">
        <w:t xml:space="preserve">diketone </w:t>
      </w:r>
    </w:p>
    <w:p w14:paraId="276AD079" w14:textId="093D20A2" w:rsidR="00624995" w:rsidRDefault="008A5421" w:rsidP="008A5421">
      <w:pPr>
        <w:spacing w:line="480" w:lineRule="auto"/>
      </w:pPr>
      <w:r w:rsidRPr="008A5421">
        <w:rPr>
          <w:rFonts w:ascii="Courier New" w:hAnsi="Courier New" w:cs="Courier New"/>
        </w:rPr>
        <w:t>﻿</w:t>
      </w:r>
      <w:r>
        <w:rPr>
          <w:rFonts w:ascii="Courier New" w:hAnsi="Courier New" w:cs="Courier New"/>
        </w:rPr>
        <w:tab/>
      </w:r>
      <w:r w:rsidR="00624995">
        <w:rPr>
          <w:i/>
        </w:rPr>
        <w:t xml:space="preserve">N. </w:t>
      </w:r>
      <w:proofErr w:type="spellStart"/>
      <w:r w:rsidR="00624995">
        <w:rPr>
          <w:i/>
        </w:rPr>
        <w:t>aromaticivorans</w:t>
      </w:r>
      <w:proofErr w:type="spellEnd"/>
      <w:r w:rsidR="00624995">
        <w:rPr>
          <w:i/>
        </w:rPr>
        <w:t xml:space="preserve"> </w:t>
      </w:r>
      <w:r w:rsidR="00624995">
        <w:t xml:space="preserve">cultures were grown </w:t>
      </w:r>
      <w:r w:rsidR="006A3132">
        <w:t xml:space="preserve">aerobically </w:t>
      </w:r>
      <w:r w:rsidR="00624995">
        <w:t>in Standard Mineral Broth (</w:t>
      </w:r>
      <w:r w:rsidR="000A3603">
        <w:t xml:space="preserve">SMB; </w:t>
      </w:r>
      <w:r w:rsidR="00624995">
        <w:t>DSMZ Medium 1185</w:t>
      </w:r>
      <w:r w:rsidR="00B678D9">
        <w:t>)</w:t>
      </w:r>
      <w:r w:rsidR="00624995">
        <w:t xml:space="preserve"> without tryptone or yeast extract</w:t>
      </w:r>
      <w:r w:rsidR="00835B19">
        <w:t xml:space="preserve"> </w:t>
      </w:r>
      <w:r w:rsidR="00344FB0">
        <w:fldChar w:fldCharType="begin" w:fldLock="1"/>
      </w:r>
      <w:r w:rsidR="0073423E">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16)","plainTextFormattedCitation":"(16)","previouslyFormattedCitation":"(16)"},"properties":{"noteIndex":0},"schema":"https://github.com/citation-style-language/schema/raw/master/csl-citation.json"}</w:instrText>
      </w:r>
      <w:r w:rsidR="00344FB0">
        <w:fldChar w:fldCharType="separate"/>
      </w:r>
      <w:r w:rsidR="0073423E" w:rsidRPr="0073423E">
        <w:rPr>
          <w:noProof/>
        </w:rPr>
        <w:t>(16)</w:t>
      </w:r>
      <w:r w:rsidR="00344FB0">
        <w:fldChar w:fldCharType="end"/>
      </w:r>
      <w:r w:rsidR="00701CA1">
        <w:t>,</w:t>
      </w:r>
      <w:r w:rsidR="00344FB0">
        <w:t xml:space="preserve"> </w:t>
      </w:r>
      <w:r w:rsidR="00624995">
        <w:t xml:space="preserve">supplemented with either glucose, an aromatic substrate, or both, shaken at 200 rpm and </w:t>
      </w:r>
      <w:r w:rsidR="00B678D9">
        <w:t xml:space="preserve">incubated at </w:t>
      </w:r>
      <w:r w:rsidR="00624995">
        <w:t>30</w:t>
      </w:r>
      <w:r w:rsidR="000A3603">
        <w:t xml:space="preserve"> </w:t>
      </w:r>
      <w:r w:rsidR="000A3603" w:rsidRPr="000A3603">
        <w:t>°</w:t>
      </w:r>
      <w:r w:rsidR="00624995">
        <w:t xml:space="preserve">C. We measured cell density using a </w:t>
      </w:r>
      <w:proofErr w:type="spellStart"/>
      <w:r w:rsidR="00624995">
        <w:t>Klett-Summerson</w:t>
      </w:r>
      <w:proofErr w:type="spellEnd"/>
      <w:r w:rsidR="00624995">
        <w:t xml:space="preserve"> photoelectric colorimeter with a red filter; one </w:t>
      </w:r>
      <w:proofErr w:type="spellStart"/>
      <w:r w:rsidR="00624995">
        <w:t>Klett</w:t>
      </w:r>
      <w:proofErr w:type="spellEnd"/>
      <w:r w:rsidR="00624995">
        <w:t xml:space="preserve"> unit (KU) is equivalent to 8x10</w:t>
      </w:r>
      <w:r w:rsidR="00624995" w:rsidRPr="001F0072">
        <w:rPr>
          <w:vertAlign w:val="superscript"/>
        </w:rPr>
        <w:t>6</w:t>
      </w:r>
      <w:r w:rsidR="00624995">
        <w:t xml:space="preserve"> CFU/mL for </w:t>
      </w:r>
      <w:r w:rsidR="00624995">
        <w:rPr>
          <w:i/>
        </w:rPr>
        <w:t xml:space="preserve">N. </w:t>
      </w:r>
      <w:proofErr w:type="spellStart"/>
      <w:r w:rsidR="00624995">
        <w:rPr>
          <w:i/>
        </w:rPr>
        <w:t>aromaticivorans</w:t>
      </w:r>
      <w:proofErr w:type="spellEnd"/>
      <w:r w:rsidR="00624995">
        <w:rPr>
          <w:i/>
        </w:rPr>
        <w:t xml:space="preserve"> </w:t>
      </w:r>
      <w:r w:rsidR="00624995">
        <w:rPr>
          <w:i/>
        </w:rPr>
        <w:fldChar w:fldCharType="begin" w:fldLock="1"/>
      </w:r>
      <w:r w:rsidR="0073423E">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4995">
        <w:rPr>
          <w:i/>
        </w:rPr>
        <w:fldChar w:fldCharType="separate"/>
      </w:r>
      <w:r w:rsidR="0073423E" w:rsidRPr="0073423E">
        <w:rPr>
          <w:noProof/>
        </w:rPr>
        <w:t>(11)</w:t>
      </w:r>
      <w:r w:rsidR="00624995">
        <w:rPr>
          <w:i/>
        </w:rPr>
        <w:fldChar w:fldCharType="end"/>
      </w:r>
      <w:r w:rsidR="00624995">
        <w:t xml:space="preserve">.  </w:t>
      </w:r>
    </w:p>
    <w:p w14:paraId="03A10E0D" w14:textId="34263E6C" w:rsidR="004342C6" w:rsidRPr="004342C6" w:rsidRDefault="00624995" w:rsidP="004342C6">
      <w:pPr>
        <w:spacing w:line="480" w:lineRule="auto"/>
        <w:ind w:firstLine="720"/>
      </w:pPr>
      <w:r>
        <w:t xml:space="preserve">To assay </w:t>
      </w:r>
      <w:r w:rsidR="00B678D9">
        <w:t xml:space="preserve">metabolism of </w:t>
      </w:r>
      <w:r>
        <w:t xml:space="preserve">the G-diketone, </w:t>
      </w:r>
      <w:r w:rsidR="008A5421" w:rsidRPr="008A5421">
        <w:t>cultures</w:t>
      </w:r>
      <w:r w:rsidR="008A5421">
        <w:t xml:space="preserve"> of </w:t>
      </w:r>
      <w:r w:rsidR="008A5421">
        <w:rPr>
          <w:i/>
        </w:rPr>
        <w:t xml:space="preserve">N. </w:t>
      </w:r>
      <w:proofErr w:type="spellStart"/>
      <w:r w:rsidR="008A5421">
        <w:rPr>
          <w:i/>
        </w:rPr>
        <w:t>aromatici</w:t>
      </w:r>
      <w:r w:rsidR="00E02D6C">
        <w:rPr>
          <w:i/>
        </w:rPr>
        <w:t>vo</w:t>
      </w:r>
      <w:r w:rsidR="008A5421">
        <w:rPr>
          <w:i/>
        </w:rPr>
        <w:t>rans</w:t>
      </w:r>
      <w:proofErr w:type="spellEnd"/>
      <w:r w:rsidR="008A5421">
        <w:rPr>
          <w:i/>
        </w:rPr>
        <w:t xml:space="preserve"> </w:t>
      </w:r>
      <w:r w:rsidR="008A5421" w:rsidRPr="008A5421">
        <w:t xml:space="preserve">were grown overnight with </w:t>
      </w:r>
      <w:r w:rsidR="00614B96">
        <w:t>1 g</w:t>
      </w:r>
      <w:r w:rsidR="0038654D">
        <w:t>/L</w:t>
      </w:r>
      <w:r w:rsidR="00855014">
        <w:t xml:space="preserve"> D-</w:t>
      </w:r>
      <w:r w:rsidR="008A5421" w:rsidRPr="008A5421">
        <w:t xml:space="preserve">glucose </w:t>
      </w:r>
      <w:r w:rsidR="005161DC" w:rsidRPr="00474552">
        <w:rPr>
          <w:i/>
        </w:rPr>
        <w:t>(Sigma-Aldrich, St. Louis, MO, USA)</w:t>
      </w:r>
      <w:r w:rsidR="005161DC">
        <w:rPr>
          <w:i/>
        </w:rPr>
        <w:t xml:space="preserve"> </w:t>
      </w:r>
      <w:r w:rsidR="000357B2">
        <w:t xml:space="preserve">before adding </w:t>
      </w:r>
      <w:r>
        <w:t>an equal volume of</w:t>
      </w:r>
      <w:r w:rsidR="008A5421" w:rsidRPr="008A5421">
        <w:t xml:space="preserve"> </w:t>
      </w:r>
      <w:r>
        <w:t>SMB</w:t>
      </w:r>
      <w:r w:rsidR="008A5421" w:rsidRPr="008A5421">
        <w:t xml:space="preserve"> containing </w:t>
      </w:r>
      <w:r w:rsidR="00614B96">
        <w:t>1 g</w:t>
      </w:r>
      <w:r w:rsidR="0038654D">
        <w:t>/L</w:t>
      </w:r>
      <w:r w:rsidR="008A5421" w:rsidRPr="008A5421">
        <w:t xml:space="preserve"> glucose and incubat</w:t>
      </w:r>
      <w:r w:rsidR="00701CA1">
        <w:t>ing</w:t>
      </w:r>
      <w:r w:rsidR="008A5421" w:rsidRPr="008A5421">
        <w:t xml:space="preserve"> for one hour. </w:t>
      </w:r>
      <w:r>
        <w:t xml:space="preserve">We then </w:t>
      </w:r>
      <w:r w:rsidR="000357B2">
        <w:t xml:space="preserve">harvested </w:t>
      </w:r>
      <w:r w:rsidR="008A5421" w:rsidRPr="008A5421">
        <w:t xml:space="preserve">2 ml of the culture </w:t>
      </w:r>
      <w:r>
        <w:t>(</w:t>
      </w:r>
      <w:r w:rsidR="00C57330">
        <w:t>3075</w:t>
      </w:r>
      <w:r>
        <w:t xml:space="preserve"> </w:t>
      </w:r>
      <w:proofErr w:type="spellStart"/>
      <w:r>
        <w:t>r</w:t>
      </w:r>
      <w:r w:rsidR="00C57330">
        <w:t>cf</w:t>
      </w:r>
      <w:proofErr w:type="spellEnd"/>
      <w:r>
        <w:t xml:space="preserve">, </w:t>
      </w:r>
      <w:r w:rsidR="008A5421" w:rsidRPr="008A5421">
        <w:t>5 min</w:t>
      </w:r>
      <w:r>
        <w:t>, room temperature)</w:t>
      </w:r>
      <w:r w:rsidR="008A5421" w:rsidRPr="008A5421">
        <w:t xml:space="preserve"> </w:t>
      </w:r>
      <w:r>
        <w:t>and</w:t>
      </w:r>
      <w:r w:rsidR="008A5421" w:rsidRPr="008A5421">
        <w:t xml:space="preserve"> resuspended </w:t>
      </w:r>
      <w:r>
        <w:t xml:space="preserve">the cells </w:t>
      </w:r>
      <w:r w:rsidR="008A5421" w:rsidRPr="008A5421">
        <w:t xml:space="preserve">into </w:t>
      </w:r>
      <w:r>
        <w:t xml:space="preserve">0.5 mL </w:t>
      </w:r>
      <w:r w:rsidR="008A5421" w:rsidRPr="008A5421">
        <w:t xml:space="preserve">fresh </w:t>
      </w:r>
      <w:r>
        <w:t>SMB</w:t>
      </w:r>
      <w:r w:rsidR="008A5421" w:rsidRPr="008A5421">
        <w:t xml:space="preserve"> </w:t>
      </w:r>
      <w:r>
        <w:t xml:space="preserve">with no </w:t>
      </w:r>
      <w:r w:rsidR="006A3132">
        <w:t xml:space="preserve">added </w:t>
      </w:r>
      <w:r>
        <w:t>carbon</w:t>
      </w:r>
      <w:r w:rsidR="006A3132">
        <w:t xml:space="preserve"> source</w:t>
      </w:r>
      <w:r w:rsidR="008A5421" w:rsidRPr="008A5421">
        <w:t xml:space="preserve">. The resuspended cells were </w:t>
      </w:r>
      <w:r>
        <w:t>inoculated</w:t>
      </w:r>
      <w:r w:rsidR="008A5421" w:rsidRPr="008A5421">
        <w:t xml:space="preserve"> </w:t>
      </w:r>
      <w:r w:rsidR="006D1506">
        <w:t xml:space="preserve">(1% inoculation ratio by volume) </w:t>
      </w:r>
      <w:r>
        <w:t xml:space="preserve">into 50 mL </w:t>
      </w:r>
      <w:r w:rsidR="00021C61">
        <w:t xml:space="preserve">SMB </w:t>
      </w:r>
      <w:r>
        <w:t xml:space="preserve">containing </w:t>
      </w:r>
      <w:r w:rsidR="00614B96">
        <w:t xml:space="preserve">either 1g/L glucose or 0.5 g/L glucose plus an amount of G-diketone equivalent to the theoretical </w:t>
      </w:r>
      <w:r w:rsidR="00C42092">
        <w:t xml:space="preserve">chemical </w:t>
      </w:r>
      <w:r w:rsidR="00614B96">
        <w:t xml:space="preserve">oxygen demand </w:t>
      </w:r>
      <w:r w:rsidR="00C42092">
        <w:t xml:space="preserve">(COD) </w:t>
      </w:r>
      <w:r w:rsidR="00614B96">
        <w:t>of 0.5 g/L glucose (0.418 g/L G-diketone)</w:t>
      </w:r>
      <w:r>
        <w:t xml:space="preserve">. </w:t>
      </w:r>
      <w:r w:rsidR="00204AF3">
        <w:t>1-</w:t>
      </w:r>
      <w:r>
        <w:t xml:space="preserve">mL samples of these cultures were collected </w:t>
      </w:r>
      <w:r w:rsidR="000357B2">
        <w:t xml:space="preserve">as a function of time </w:t>
      </w:r>
      <w:r w:rsidR="000155AA">
        <w:t xml:space="preserve">and </w:t>
      </w:r>
      <w:r w:rsidR="000357B2">
        <w:t xml:space="preserve">harvested </w:t>
      </w:r>
      <w:r w:rsidR="000155AA">
        <w:t>(</w:t>
      </w:r>
      <w:r w:rsidR="008975CB">
        <w:t>3075</w:t>
      </w:r>
      <w:r w:rsidR="000155AA">
        <w:t xml:space="preserve"> </w:t>
      </w:r>
      <w:proofErr w:type="spellStart"/>
      <w:r w:rsidR="000A3603">
        <w:t>r</w:t>
      </w:r>
      <w:r w:rsidR="008975CB">
        <w:t>cf</w:t>
      </w:r>
      <w:proofErr w:type="spellEnd"/>
      <w:r w:rsidR="000155AA">
        <w:t>, 5 min, 4</w:t>
      </w:r>
      <w:r w:rsidR="000A3603">
        <w:t xml:space="preserve"> </w:t>
      </w:r>
      <w:r w:rsidR="000A3603" w:rsidRPr="000A3603">
        <w:t>°</w:t>
      </w:r>
      <w:r w:rsidR="000155AA">
        <w:t>C). The</w:t>
      </w:r>
      <w:r w:rsidR="008A5421" w:rsidRPr="008A5421">
        <w:t xml:space="preserve"> supernatants</w:t>
      </w:r>
      <w:r w:rsidR="000155AA">
        <w:t xml:space="preserve"> of these samples</w:t>
      </w:r>
      <w:r w:rsidR="008A5421" w:rsidRPr="008A5421">
        <w:t xml:space="preserve"> were filtered through 0.22 </w:t>
      </w:r>
      <w:proofErr w:type="spellStart"/>
      <w:r w:rsidR="008A5421" w:rsidRPr="008A5421">
        <w:t>μ</w:t>
      </w:r>
      <w:r w:rsidR="00E02D6C">
        <w:t>m</w:t>
      </w:r>
      <w:proofErr w:type="spellEnd"/>
      <w:r w:rsidR="008A5421" w:rsidRPr="008A5421">
        <w:t xml:space="preserve"> nylon syringe tip filters </w:t>
      </w:r>
      <w:r w:rsidR="00271BDF" w:rsidRPr="00271BDF">
        <w:rPr>
          <w:i/>
        </w:rPr>
        <w:t>(</w:t>
      </w:r>
      <w:r w:rsidR="008A5421" w:rsidRPr="00271BDF">
        <w:rPr>
          <w:i/>
        </w:rPr>
        <w:t>Fisher Scientific</w:t>
      </w:r>
      <w:r w:rsidR="00271BDF" w:rsidRPr="00271BDF">
        <w:rPr>
          <w:i/>
        </w:rPr>
        <w:t>, Hampton, NH, USA</w:t>
      </w:r>
      <w:r w:rsidR="008A5421" w:rsidRPr="00271BDF">
        <w:rPr>
          <w:i/>
        </w:rPr>
        <w:t>)</w:t>
      </w:r>
      <w:r w:rsidR="008A5421" w:rsidRPr="008A5421">
        <w:t>,</w:t>
      </w:r>
      <w:r w:rsidR="000155AA">
        <w:t xml:space="preserve"> and analyzed </w:t>
      </w:r>
      <w:r w:rsidR="00B949ED">
        <w:t>by HPLC-MS</w:t>
      </w:r>
      <w:r w:rsidR="006D1506">
        <w:t>, HPLC-UV, and GC-MS.</w:t>
      </w:r>
      <w:r w:rsidR="004342C6" w:rsidRPr="004342C6">
        <w:rPr>
          <w:shd w:val="clear" w:color="auto" w:fill="FFFFFF"/>
        </w:rPr>
        <w:t> </w:t>
      </w:r>
    </w:p>
    <w:p w14:paraId="1D995D53" w14:textId="77777777" w:rsidR="00546B3D" w:rsidRDefault="00546B3D" w:rsidP="00252845">
      <w:pPr>
        <w:pStyle w:val="Heading2"/>
      </w:pPr>
      <w:r>
        <w:t>RNA-</w:t>
      </w:r>
      <w:proofErr w:type="spellStart"/>
      <w:r>
        <w:t>Seq</w:t>
      </w:r>
      <w:proofErr w:type="spellEnd"/>
      <w:r>
        <w:t xml:space="preserve"> culture conditions</w:t>
      </w:r>
    </w:p>
    <w:p w14:paraId="4586F5B6" w14:textId="34DA93BD" w:rsidR="00546B3D" w:rsidRDefault="00546B3D" w:rsidP="00546B3D">
      <w:pPr>
        <w:spacing w:line="480" w:lineRule="auto"/>
        <w:ind w:firstLine="720"/>
      </w:pPr>
      <w:r w:rsidRPr="00B50A3D">
        <w:t xml:space="preserve">The strain used for RNA analysis 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0073423E" w:rsidRPr="0073423E">
        <w:rPr>
          <w:noProof/>
        </w:rPr>
        <w:t>(11)</w:t>
      </w:r>
      <w:r w:rsidRPr="00B50A3D">
        <w:fldChar w:fldCharType="end"/>
      </w:r>
      <w:r w:rsidR="007E7089">
        <w:t xml:space="preserve"> (Table S1)</w:t>
      </w:r>
      <w:r w:rsidRPr="00B50A3D">
        <w:t xml:space="preserve">. All cultures were grown in SMB with </w:t>
      </w:r>
      <w:r>
        <w:t>0.5 g</w:t>
      </w:r>
      <w:r w:rsidRPr="00B50A3D">
        <w:t xml:space="preserve">/L of D-glucose plus an indicated aromatic, as cultures grown on some aromatic compounds as the sole organic substrate produced insufficient biomass for RNA analysis. Amounts of aromatic substrate in the culture were </w:t>
      </w:r>
      <w:r w:rsidRPr="00B50A3D">
        <w:lastRenderedPageBreak/>
        <w:t xml:space="preserve">normalized to have a theoretical </w:t>
      </w:r>
      <w:r>
        <w:t xml:space="preserve">COD </w:t>
      </w:r>
      <w:r w:rsidRPr="00B50A3D">
        <w:t xml:space="preserve">equivalent to </w:t>
      </w:r>
      <w:r>
        <w:t>0.5 g</w:t>
      </w:r>
      <w:r w:rsidRPr="00B50A3D">
        <w:t xml:space="preserve">/L.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Aromatic substrates </w:t>
      </w:r>
      <w:r w:rsidR="00021C61">
        <w:t>used</w:t>
      </w:r>
      <w:r w:rsidRPr="00B50A3D">
        <w:t xml:space="preserve"> were protocatechuic acid (PCA), </w:t>
      </w:r>
      <w:proofErr w:type="spellStart"/>
      <w:r w:rsidRPr="00B50A3D">
        <w:t>vanillic</w:t>
      </w:r>
      <w:proofErr w:type="spellEnd"/>
      <w:r w:rsidRPr="00B50A3D">
        <w:t xml:space="preserve"> acid, vanillin, ferulic acid </w:t>
      </w:r>
      <w:r w:rsidRPr="00B50A3D">
        <w:rPr>
          <w:i/>
        </w:rPr>
        <w:t xml:space="preserve">(Sigma-Aldrich, St. Louis, MO, USA), </w:t>
      </w:r>
      <w:r w:rsidRPr="00B50A3D">
        <w:rPr>
          <w:color w:val="000000"/>
        </w:rPr>
        <w:t>2-hydroxy-1-(4-hydroxy-3-methoxyphenyl)propan-1-one</w:t>
      </w:r>
      <w:r>
        <w:t xml:space="preserve"> </w:t>
      </w:r>
      <w:r w:rsidRPr="00B50A3D">
        <w:t>(GP</w:t>
      </w:r>
      <w:r>
        <w:t>-1</w:t>
      </w:r>
      <w:r w:rsidRPr="00B50A3D">
        <w:t xml:space="preserve">) </w:t>
      </w:r>
      <w:r w:rsidRPr="00B50A3D">
        <w:rPr>
          <w:i/>
        </w:rPr>
        <w:t>(Key Organics, Camelford, UK)</w:t>
      </w:r>
      <w:r w:rsidRPr="00B50A3D">
        <w:t xml:space="preserve">, and G-diketone, synthesized as previously described </w:t>
      </w:r>
      <w:r w:rsidRPr="00B50A3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B50A3D">
        <w:fldChar w:fldCharType="separate"/>
      </w:r>
      <w:r w:rsidR="0073423E" w:rsidRPr="0073423E">
        <w:rPr>
          <w:noProof/>
        </w:rPr>
        <w:t>(10)</w:t>
      </w:r>
      <w:r w:rsidRPr="00B50A3D">
        <w:fldChar w:fldCharType="end"/>
      </w:r>
      <w:r w:rsidRPr="00B50A3D">
        <w:t>.</w:t>
      </w:r>
    </w:p>
    <w:p w14:paraId="6B3C1823" w14:textId="2FE11ED0" w:rsidR="0055059C" w:rsidRPr="00B50A3D" w:rsidRDefault="00546B3D" w:rsidP="00546B3D">
      <w:pPr>
        <w:pStyle w:val="Heading2"/>
      </w:pPr>
      <w:r>
        <w:t>RNA preparation</w:t>
      </w:r>
    </w:p>
    <w:p w14:paraId="585DAA1D" w14:textId="49A6C577" w:rsidR="007B62A2" w:rsidRDefault="00DE2CB7" w:rsidP="00964A2E">
      <w:pPr>
        <w:spacing w:line="480" w:lineRule="auto"/>
      </w:pPr>
      <w:r>
        <w:tab/>
      </w:r>
      <w:r w:rsidR="00C61174">
        <w:t xml:space="preserve">A </w:t>
      </w:r>
      <w:r w:rsidR="005161DC">
        <w:t>25-</w:t>
      </w:r>
      <w:r w:rsidR="00C61174">
        <w:t xml:space="preserve">mL overnight culture </w:t>
      </w:r>
      <w:r w:rsidR="00356A5B">
        <w:t>grown in the presence</w:t>
      </w:r>
      <w:r w:rsidR="00F6385E">
        <w:t xml:space="preserve"> </w:t>
      </w:r>
      <w:r w:rsidR="00C61174">
        <w:t xml:space="preserve">of SMB </w:t>
      </w:r>
      <w:r w:rsidR="00390C07">
        <w:t xml:space="preserve">plus </w:t>
      </w:r>
      <w:r w:rsidR="00C61174">
        <w:t xml:space="preserve">glucose provided the inoculum for all cultures </w:t>
      </w:r>
      <w:r w:rsidR="00356A5B">
        <w:t xml:space="preserve">used </w:t>
      </w:r>
      <w:r w:rsidR="00C61174">
        <w:t xml:space="preserve">for RNA extraction. </w:t>
      </w:r>
      <w:r w:rsidR="00356A5B">
        <w:t xml:space="preserve">Before shifting cells to </w:t>
      </w:r>
      <w:r w:rsidR="00700F92">
        <w:t xml:space="preserve">media containing </w:t>
      </w:r>
      <w:r w:rsidR="00356A5B">
        <w:t>an aromatic substrate</w:t>
      </w:r>
      <w:r w:rsidR="00C61174">
        <w:t>, we added 25</w:t>
      </w:r>
      <w:r w:rsidR="00895DE6">
        <w:t xml:space="preserve"> </w:t>
      </w:r>
      <w:r w:rsidR="00C61174">
        <w:t>mL of SMB</w:t>
      </w:r>
      <w:r w:rsidR="007B62A2">
        <w:t xml:space="preserve"> </w:t>
      </w:r>
      <w:r w:rsidR="00390C07">
        <w:t xml:space="preserve">plus </w:t>
      </w:r>
      <w:r w:rsidR="00C61174">
        <w:t>glucose and waited 40</w:t>
      </w:r>
      <w:r w:rsidR="00D27E2C">
        <w:t xml:space="preserve"> </w:t>
      </w:r>
      <w:r w:rsidR="00C61174">
        <w:t xml:space="preserve">min to </w:t>
      </w:r>
      <w:r w:rsidR="00356A5B">
        <w:t xml:space="preserve">allow cells to </w:t>
      </w:r>
      <w:r w:rsidR="00021C61">
        <w:t>re</w:t>
      </w:r>
      <w:r w:rsidR="00C57330">
        <w:t>-</w:t>
      </w:r>
      <w:r w:rsidR="00021C61">
        <w:t xml:space="preserve">enter </w:t>
      </w:r>
      <w:r w:rsidR="00C61174">
        <w:t>growth</w:t>
      </w:r>
      <w:r w:rsidR="00021C61">
        <w:t xml:space="preserve"> phase</w:t>
      </w:r>
      <w:r w:rsidR="00C61174">
        <w:t xml:space="preserve">. </w:t>
      </w:r>
      <w:r w:rsidR="00356A5B">
        <w:t>At this time</w:t>
      </w:r>
      <w:r w:rsidR="00F6385E">
        <w:t>,</w:t>
      </w:r>
      <w:r w:rsidR="00356A5B">
        <w:t xml:space="preserve"> </w:t>
      </w:r>
      <w:r w:rsidR="005161DC">
        <w:t>2-</w:t>
      </w:r>
      <w:r w:rsidR="00C61174">
        <w:t xml:space="preserve">mL aliquots of this culture were </w:t>
      </w:r>
      <w:r w:rsidR="00356A5B">
        <w:t xml:space="preserve">harvested </w:t>
      </w:r>
      <w:r w:rsidR="00C61174">
        <w:t xml:space="preserve">(6000 </w:t>
      </w:r>
      <w:r w:rsidR="000A3603">
        <w:t>rpm</w:t>
      </w:r>
      <w:r w:rsidR="00C61174">
        <w:t>, 5</w:t>
      </w:r>
      <w:r w:rsidR="00D27E2C">
        <w:t xml:space="preserve"> </w:t>
      </w:r>
      <w:r w:rsidR="00C61174">
        <w:t>min</w:t>
      </w:r>
      <w:r w:rsidR="0038654D">
        <w:t xml:space="preserve">, 21 </w:t>
      </w:r>
      <w:r w:rsidR="0038654D" w:rsidRPr="000A3603">
        <w:t>°</w:t>
      </w:r>
      <w:r w:rsidR="0038654D">
        <w:t>C</w:t>
      </w:r>
      <w:r w:rsidR="00C61174">
        <w:t>), washed in 1</w:t>
      </w:r>
      <w:r w:rsidR="000155AA">
        <w:t xml:space="preserve"> </w:t>
      </w:r>
      <w:r w:rsidR="00C61174">
        <w:t xml:space="preserve">mL of SMB with no </w:t>
      </w:r>
      <w:r w:rsidR="00356A5B">
        <w:t xml:space="preserve">added </w:t>
      </w:r>
      <w:r w:rsidR="00C61174">
        <w:t>carbon</w:t>
      </w:r>
      <w:r w:rsidR="00700F92">
        <w:t xml:space="preserve"> source</w:t>
      </w:r>
      <w:r w:rsidR="00C61174">
        <w:t>, and resuspended in</w:t>
      </w:r>
      <w:r w:rsidR="00021C61">
        <w:t>to</w:t>
      </w:r>
      <w:r w:rsidR="00C61174">
        <w:t xml:space="preserve"> 100</w:t>
      </w:r>
      <w:r w:rsidR="005161DC">
        <w:t xml:space="preserve"> </w:t>
      </w:r>
      <w:proofErr w:type="spellStart"/>
      <w:r w:rsidR="001C5D04" w:rsidRPr="008A5421">
        <w:t>μ</w:t>
      </w:r>
      <w:r w:rsidR="00C61174">
        <w:t>L</w:t>
      </w:r>
      <w:proofErr w:type="spellEnd"/>
      <w:r w:rsidR="00C61174">
        <w:t xml:space="preserve"> of SMB with no </w:t>
      </w:r>
      <w:r w:rsidR="00356A5B">
        <w:t xml:space="preserve">added </w:t>
      </w:r>
      <w:r w:rsidR="00C61174">
        <w:t>carbon</w:t>
      </w:r>
      <w:r w:rsidR="00700F92">
        <w:t xml:space="preserve"> source</w:t>
      </w:r>
      <w:r w:rsidR="00C61174">
        <w:t xml:space="preserve">. </w:t>
      </w:r>
      <w:r w:rsidR="00021C61">
        <w:t>E</w:t>
      </w:r>
      <w:r w:rsidR="00F92648">
        <w:t>qual volumes of this</w:t>
      </w:r>
      <w:r w:rsidR="007B62A2">
        <w:t xml:space="preserve"> </w:t>
      </w:r>
      <w:r w:rsidR="00F92648">
        <w:t xml:space="preserve">cell suspension </w:t>
      </w:r>
      <w:r w:rsidR="007B62A2">
        <w:t>w</w:t>
      </w:r>
      <w:r w:rsidR="00021C61">
        <w:t>ere added to</w:t>
      </w:r>
      <w:r w:rsidR="00356A5B">
        <w:t xml:space="preserve"> </w:t>
      </w:r>
      <w:r w:rsidR="005161DC">
        <w:t>25-</w:t>
      </w:r>
      <w:r w:rsidR="007B353C">
        <w:t xml:space="preserve">mL </w:t>
      </w:r>
      <w:r w:rsidR="007B62A2">
        <w:t xml:space="preserve">triplicate cultures containing </w:t>
      </w:r>
      <w:r w:rsidR="005161DC">
        <w:t xml:space="preserve">either </w:t>
      </w:r>
      <w:r w:rsidR="007B353C" w:rsidRPr="007B353C">
        <w:t>glucose and an aromatic compound</w:t>
      </w:r>
      <w:r w:rsidR="007B353C">
        <w:t xml:space="preserve"> or </w:t>
      </w:r>
      <w:r w:rsidR="005161DC">
        <w:t xml:space="preserve">only </w:t>
      </w:r>
      <w:r w:rsidR="007B353C">
        <w:t>glucose as the sole carbon source</w:t>
      </w:r>
      <w:r w:rsidR="007B353C" w:rsidRPr="007B353C">
        <w:t xml:space="preserve"> </w:t>
      </w:r>
      <w:r w:rsidR="00700F92">
        <w:t xml:space="preserve">at </w:t>
      </w:r>
      <w:r w:rsidR="007B353C" w:rsidRPr="007B353C">
        <w:t>concentrations described above</w:t>
      </w:r>
      <w:r w:rsidR="00D27E2C">
        <w:t>.</w:t>
      </w:r>
      <w:r w:rsidR="007B62A2">
        <w:t xml:space="preserve"> These cultures were </w:t>
      </w:r>
      <w:r w:rsidR="00356A5B">
        <w:t xml:space="preserve">incubated </w:t>
      </w:r>
      <w:r w:rsidR="007B62A2">
        <w:t>overnight</w:t>
      </w:r>
      <w:r w:rsidR="00895DE6">
        <w:t xml:space="preserve"> and</w:t>
      </w:r>
      <w:r w:rsidR="007B62A2">
        <w:t xml:space="preserve"> </w:t>
      </w:r>
      <w:r w:rsidR="00A2088C">
        <w:t xml:space="preserve">then amended </w:t>
      </w:r>
      <w:r w:rsidR="00356A5B">
        <w:t xml:space="preserve">with </w:t>
      </w:r>
      <w:r w:rsidR="007B62A2">
        <w:t>25</w:t>
      </w:r>
      <w:r w:rsidR="00A2088C">
        <w:t xml:space="preserve"> </w:t>
      </w:r>
      <w:r w:rsidR="007B62A2">
        <w:t xml:space="preserve">mL of fresh </w:t>
      </w:r>
      <w:r w:rsidR="00700F92">
        <w:t xml:space="preserve">identical </w:t>
      </w:r>
      <w:r w:rsidR="007B62A2">
        <w:t>media</w:t>
      </w:r>
      <w:r w:rsidR="00700F92">
        <w:t xml:space="preserve"> to ensure logarithmic growth</w:t>
      </w:r>
      <w:r w:rsidR="00895DE6">
        <w:t>. A</w:t>
      </w:r>
      <w:r w:rsidR="00700F92">
        <w:t xml:space="preserve">fter </w:t>
      </w:r>
      <w:r w:rsidR="007B62A2">
        <w:t>40</w:t>
      </w:r>
      <w:r w:rsidR="00D27E2C">
        <w:t xml:space="preserve"> </w:t>
      </w:r>
      <w:r w:rsidR="007B62A2">
        <w:t>min</w:t>
      </w:r>
      <w:r w:rsidR="0038654D">
        <w:t>,</w:t>
      </w:r>
      <w:r w:rsidR="007B62A2">
        <w:t xml:space="preserve"> </w:t>
      </w:r>
      <w:r w:rsidR="00700F92">
        <w:t xml:space="preserve">cell growth was terminated by </w:t>
      </w:r>
      <w:r w:rsidR="007B62A2">
        <w:t>adding 5.7</w:t>
      </w:r>
      <w:r w:rsidR="000A3603">
        <w:t xml:space="preserve"> </w:t>
      </w:r>
      <w:r w:rsidR="007B62A2">
        <w:t xml:space="preserve">mL of cold 95% ethanol + 5% acid </w:t>
      </w:r>
      <w:proofErr w:type="spellStart"/>
      <w:proofErr w:type="gramStart"/>
      <w:r w:rsidR="007B62A2">
        <w:t>phenol:chloroform</w:t>
      </w:r>
      <w:proofErr w:type="spellEnd"/>
      <w:proofErr w:type="gramEnd"/>
      <w:r w:rsidR="00700F92">
        <w:t xml:space="preserve"> to the entire </w:t>
      </w:r>
      <w:r w:rsidR="00A2088C">
        <w:t>50-</w:t>
      </w:r>
      <w:r w:rsidR="00700F92">
        <w:t>mL culture</w:t>
      </w:r>
      <w:r w:rsidR="007B62A2">
        <w:t xml:space="preserve">. </w:t>
      </w:r>
      <w:r w:rsidR="00356A5B">
        <w:t>Cells from e</w:t>
      </w:r>
      <w:r w:rsidR="007B62A2">
        <w:t xml:space="preserve">ach </w:t>
      </w:r>
      <w:r w:rsidR="00700F92">
        <w:t xml:space="preserve">culture </w:t>
      </w:r>
      <w:r w:rsidR="00356A5B">
        <w:t xml:space="preserve">were harvested </w:t>
      </w:r>
      <w:r w:rsidR="007B62A2">
        <w:t xml:space="preserve">(6000 </w:t>
      </w:r>
      <w:r w:rsidR="000A3603">
        <w:t>rpm</w:t>
      </w:r>
      <w:r w:rsidR="007B62A2">
        <w:t>, 12</w:t>
      </w:r>
      <w:r w:rsidR="00D27E2C">
        <w:t xml:space="preserve"> </w:t>
      </w:r>
      <w:r w:rsidR="007B62A2">
        <w:t>min, 4</w:t>
      </w:r>
      <w:r w:rsidR="000A3603">
        <w:t xml:space="preserve"> </w:t>
      </w:r>
      <w:r w:rsidR="000A3603" w:rsidRPr="000A3603">
        <w:t>°</w:t>
      </w:r>
      <w:r w:rsidR="007B62A2">
        <w:t xml:space="preserve">C), </w:t>
      </w:r>
      <w:r w:rsidR="00356A5B">
        <w:t xml:space="preserve">the </w:t>
      </w:r>
      <w:r w:rsidR="007B62A2">
        <w:t xml:space="preserve">pellets were flash-frozen in </w:t>
      </w:r>
      <w:r w:rsidR="00D27E2C">
        <w:t>e</w:t>
      </w:r>
      <w:r w:rsidR="007B62A2">
        <w:t>thanol and dry ice</w:t>
      </w:r>
      <w:r w:rsidR="00700F92">
        <w:t xml:space="preserve">, and the </w:t>
      </w:r>
      <w:r w:rsidR="007B62A2">
        <w:t xml:space="preserve">supernatant from each culture was </w:t>
      </w:r>
      <w:r w:rsidR="00390C07">
        <w:t xml:space="preserve">filtered and </w:t>
      </w:r>
      <w:r w:rsidR="00356A5B">
        <w:t xml:space="preserve">stored </w:t>
      </w:r>
      <w:r w:rsidR="007B62A2">
        <w:t>at -80</w:t>
      </w:r>
      <w:r w:rsidR="000A3603">
        <w:t xml:space="preserve"> </w:t>
      </w:r>
      <w:r w:rsidR="000A3603" w:rsidRPr="000A3603">
        <w:t>°</w:t>
      </w:r>
      <w:r w:rsidR="007B62A2">
        <w:t xml:space="preserve">C for </w:t>
      </w:r>
      <w:r w:rsidR="00390C07">
        <w:t xml:space="preserve">subsequent </w:t>
      </w:r>
      <w:r w:rsidR="00E4748D">
        <w:t>HPLC</w:t>
      </w:r>
      <w:r w:rsidR="00954AAD">
        <w:t xml:space="preserve"> </w:t>
      </w:r>
      <w:r w:rsidR="007B62A2">
        <w:t>analysis</w:t>
      </w:r>
      <w:r w:rsidR="00390C07">
        <w:t xml:space="preserve"> (see above)</w:t>
      </w:r>
      <w:r w:rsidR="007B62A2">
        <w:t>.</w:t>
      </w:r>
      <w:r w:rsidR="00133149">
        <w:t xml:space="preserve"> </w:t>
      </w:r>
    </w:p>
    <w:p w14:paraId="15967180" w14:textId="36CB9FFA" w:rsidR="00133149" w:rsidRDefault="00133149" w:rsidP="00964A2E">
      <w:pPr>
        <w:spacing w:line="480" w:lineRule="auto"/>
      </w:pPr>
      <w:r>
        <w:tab/>
        <w:t>Thawed cell pellets were lysed using an SDS/EDTA-based buffer at 65</w:t>
      </w:r>
      <w:r w:rsidR="000A3603">
        <w:t xml:space="preserve"> </w:t>
      </w:r>
      <w:r w:rsidR="000A3603" w:rsidRPr="000A3603">
        <w:t>°</w:t>
      </w:r>
      <w:r>
        <w:t>C</w:t>
      </w:r>
      <w:r w:rsidR="0038654D">
        <w:t xml:space="preserve"> </w:t>
      </w:r>
      <w:r w:rsidR="0038654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8654D">
        <w:fldChar w:fldCharType="separate"/>
      </w:r>
      <w:r w:rsidR="0073423E" w:rsidRPr="0073423E">
        <w:rPr>
          <w:noProof/>
        </w:rPr>
        <w:t>(11)</w:t>
      </w:r>
      <w:r w:rsidR="0038654D">
        <w:fldChar w:fldCharType="end"/>
      </w:r>
      <w:r>
        <w:t xml:space="preserve">. Genomic DNA was removed and RNA </w:t>
      </w:r>
      <w:r w:rsidR="00356A5B">
        <w:t xml:space="preserve">purified </w:t>
      </w:r>
      <w:r>
        <w:t xml:space="preserve">using the Qiagen </w:t>
      </w:r>
      <w:proofErr w:type="spellStart"/>
      <w:r>
        <w:t>RNEasy</w:t>
      </w:r>
      <w:proofErr w:type="spellEnd"/>
      <w:r>
        <w:t xml:space="preserve"> Kit </w:t>
      </w:r>
      <w:r w:rsidRPr="004E5EDA">
        <w:rPr>
          <w:i/>
        </w:rPr>
        <w:t>(Qiagen</w:t>
      </w:r>
      <w:r w:rsidR="00895DE6" w:rsidRPr="004E5EDA">
        <w:rPr>
          <w:i/>
        </w:rPr>
        <w:t>, Hilden, Germany</w:t>
      </w:r>
      <w:r w:rsidRPr="004E5EDA">
        <w:rPr>
          <w:i/>
        </w:rPr>
        <w:t>)</w:t>
      </w:r>
      <w:r>
        <w:t xml:space="preserve">. </w:t>
      </w:r>
      <w:r>
        <w:lastRenderedPageBreak/>
        <w:t xml:space="preserve">An on-column </w:t>
      </w:r>
      <w:proofErr w:type="spellStart"/>
      <w:r>
        <w:t>DNAse</w:t>
      </w:r>
      <w:proofErr w:type="spellEnd"/>
      <w:r>
        <w:t xml:space="preserve"> digestion </w:t>
      </w:r>
      <w:r w:rsidR="004E5EDA" w:rsidRPr="004E5EDA">
        <w:rPr>
          <w:i/>
        </w:rPr>
        <w:t>(Qiagen, Hilden, Germany)</w:t>
      </w:r>
      <w:r w:rsidR="004E5EDA">
        <w:rPr>
          <w:i/>
        </w:rPr>
        <w:t xml:space="preserve"> </w:t>
      </w:r>
      <w:r>
        <w:t>was performed to remove remaining DNA. RNA was eluted in 50</w:t>
      </w:r>
      <w:r w:rsidR="000A3603">
        <w:t xml:space="preserve"> </w:t>
      </w:r>
      <w:proofErr w:type="spellStart"/>
      <w:r w:rsidR="000A3603" w:rsidRPr="000A3603">
        <w:t>μ</w:t>
      </w:r>
      <w:r>
        <w:t>L</w:t>
      </w:r>
      <w:proofErr w:type="spellEnd"/>
      <w:r>
        <w:t xml:space="preserve"> nuclease-free water </w:t>
      </w:r>
      <w:r w:rsidRPr="004E5EDA">
        <w:rPr>
          <w:i/>
        </w:rPr>
        <w:t xml:space="preserve">(Life </w:t>
      </w:r>
      <w:r w:rsidR="00895DE6" w:rsidRPr="004E5EDA">
        <w:rPr>
          <w:i/>
        </w:rPr>
        <w:t>Technologies, Carlsbad, CA, USA</w:t>
      </w:r>
      <w:r w:rsidRPr="004E5EDA">
        <w:rPr>
          <w:i/>
        </w:rPr>
        <w:t>)</w:t>
      </w:r>
      <w:r>
        <w:t xml:space="preserve"> and stored at -80</w:t>
      </w:r>
      <w:r w:rsidR="000A3603">
        <w:t xml:space="preserve"> </w:t>
      </w:r>
      <w:r w:rsidR="000A3603" w:rsidRPr="000A3603">
        <w:t>°</w:t>
      </w:r>
      <w:r>
        <w:t xml:space="preserve">C until </w:t>
      </w:r>
      <w:r w:rsidR="00700F92">
        <w:t xml:space="preserve">preparation for </w:t>
      </w:r>
      <w:r>
        <w:t xml:space="preserve">sequencing. RNA yield was assessed using a Qubit Broad-Range RNA assay </w:t>
      </w:r>
      <w:r w:rsidRPr="004E5EDA">
        <w:rPr>
          <w:i/>
        </w:rPr>
        <w:t>(</w:t>
      </w:r>
      <w:r w:rsidR="00895DE6" w:rsidRPr="004E5EDA">
        <w:rPr>
          <w:i/>
        </w:rPr>
        <w:t>Life Technologies, Carlsbad, CA, USA</w:t>
      </w:r>
      <w:r w:rsidRPr="004E5EDA">
        <w:rPr>
          <w:i/>
        </w:rPr>
        <w:t>)</w:t>
      </w:r>
      <w:r>
        <w:t>.</w:t>
      </w:r>
      <w:r w:rsidR="00AA14A6">
        <w:t xml:space="preserve"> </w:t>
      </w:r>
    </w:p>
    <w:p w14:paraId="6E2A805E" w14:textId="74D10E8E" w:rsidR="00546B3D" w:rsidRDefault="00546B3D" w:rsidP="00546B3D">
      <w:pPr>
        <w:pStyle w:val="Heading2"/>
      </w:pPr>
      <w:r>
        <w:t>RNA sequencing and bioinformatics</w:t>
      </w:r>
    </w:p>
    <w:p w14:paraId="7B077786" w14:textId="729F990D" w:rsidR="00746DE3" w:rsidRDefault="002871FF" w:rsidP="008A5421">
      <w:pPr>
        <w:spacing w:line="480" w:lineRule="auto"/>
        <w:ind w:firstLine="720"/>
      </w:pPr>
      <w:r>
        <w:t>RNA-</w:t>
      </w:r>
      <w:proofErr w:type="spellStart"/>
      <w:r w:rsidR="00546B3D">
        <w:t>S</w:t>
      </w:r>
      <w:r>
        <w:t>eq</w:t>
      </w:r>
      <w:proofErr w:type="spellEnd"/>
      <w:r>
        <w:t xml:space="preserve"> library preparation and sequencing was performed at the Department of Energy Joint Genome Institute</w:t>
      </w:r>
      <w:r w:rsidR="004404B3">
        <w:t xml:space="preserve"> (</w:t>
      </w:r>
      <w:r w:rsidR="004404B3" w:rsidRPr="00A149A9">
        <w:rPr>
          <w:i/>
        </w:rPr>
        <w:t>Berkeley, CA</w:t>
      </w:r>
      <w:r w:rsidR="00FA775A" w:rsidRPr="00A149A9">
        <w:rPr>
          <w:i/>
        </w:rPr>
        <w:t>, USA</w:t>
      </w:r>
      <w:r w:rsidR="004404B3">
        <w:t>)</w:t>
      </w:r>
      <w:r>
        <w:t xml:space="preserve">. Libraries were created using the Illumina </w:t>
      </w:r>
      <w:proofErr w:type="spellStart"/>
      <w:r>
        <w:t>TruSeq</w:t>
      </w:r>
      <w:proofErr w:type="spellEnd"/>
      <w:r>
        <w:t xml:space="preserve"> Stranded Total RNA kit </w:t>
      </w:r>
      <w:r w:rsidRPr="004E5EDA">
        <w:rPr>
          <w:i/>
        </w:rPr>
        <w:t>(Illumina</w:t>
      </w:r>
      <w:r w:rsidR="004E5EDA" w:rsidRPr="004E5EDA">
        <w:rPr>
          <w:i/>
        </w:rPr>
        <w:t>, San Diego, CA, USA</w:t>
      </w:r>
      <w:r w:rsidRPr="004E5EDA">
        <w:rPr>
          <w:i/>
        </w:rPr>
        <w:t>)</w:t>
      </w:r>
      <w:r>
        <w:t xml:space="preserve"> following the standard protocol, which included ribosomal RNA depletion using the </w:t>
      </w:r>
      <w:proofErr w:type="spellStart"/>
      <w:r>
        <w:t>RiboZero</w:t>
      </w:r>
      <w:proofErr w:type="spellEnd"/>
      <w:r>
        <w:t xml:space="preserve"> bacterial kit </w:t>
      </w:r>
      <w:r w:rsidR="004E5EDA" w:rsidRPr="004E5EDA">
        <w:rPr>
          <w:i/>
        </w:rPr>
        <w:t>(Illumina, San Diego, CA, USA)</w:t>
      </w:r>
      <w:r w:rsidR="004E5EDA">
        <w:rPr>
          <w:i/>
        </w:rPr>
        <w:t>.</w:t>
      </w:r>
      <w:r w:rsidR="004E5EDA">
        <w:t xml:space="preserve"> </w:t>
      </w:r>
      <w:r>
        <w:t xml:space="preserve"> Four RNA-</w:t>
      </w:r>
      <w:proofErr w:type="spellStart"/>
      <w:r w:rsidR="00A2088C">
        <w:t>seq</w:t>
      </w:r>
      <w:proofErr w:type="spellEnd"/>
      <w:r w:rsidR="00A2088C">
        <w:t xml:space="preserve"> </w:t>
      </w:r>
      <w:r>
        <w:t xml:space="preserve">libraries were sequenced per lane on an Illumina </w:t>
      </w:r>
      <w:proofErr w:type="spellStart"/>
      <w:r>
        <w:t>NextSeq</w:t>
      </w:r>
      <w:proofErr w:type="spellEnd"/>
      <w:r>
        <w:t xml:space="preserve"> </w:t>
      </w:r>
      <w:r w:rsidR="004E5EDA" w:rsidRPr="004E5EDA">
        <w:rPr>
          <w:i/>
        </w:rPr>
        <w:t>(Illumina, San Diego, CA, USA)</w:t>
      </w:r>
      <w:r w:rsidR="004E5EDA">
        <w:t xml:space="preserve"> </w:t>
      </w:r>
      <w:r>
        <w:t xml:space="preserve">in 2x151 reads using the </w:t>
      </w:r>
      <w:r w:rsidR="00746DE3">
        <w:t xml:space="preserve">manufacturer’s </w:t>
      </w:r>
      <w:r>
        <w:t xml:space="preserve">standard protocol. </w:t>
      </w:r>
    </w:p>
    <w:p w14:paraId="5700AA2F" w14:textId="69D7EE90" w:rsidR="000A1303" w:rsidRDefault="00746DE3" w:rsidP="008A5421">
      <w:pPr>
        <w:spacing w:line="480" w:lineRule="auto"/>
        <w:ind w:firstLine="720"/>
      </w:pPr>
      <w:r>
        <w:t>After sequence analysis, t</w:t>
      </w:r>
      <w:r w:rsidR="002871FF">
        <w:t xml:space="preserve">he paired-end FASTQ files were split into </w:t>
      </w:r>
      <w:r w:rsidR="00C42092">
        <w:t xml:space="preserve">those </w:t>
      </w:r>
      <w:r w:rsidR="002871FF">
        <w:t xml:space="preserve">containing forward and reverse reads, and forward read files were retained for further analysis. </w:t>
      </w:r>
      <w:r w:rsidR="00C42092">
        <w:t>Sequence r</w:t>
      </w:r>
      <w:r w:rsidR="002871FF">
        <w:t xml:space="preserve">eads were trimmed using </w:t>
      </w:r>
      <w:proofErr w:type="spellStart"/>
      <w:r w:rsidR="002871FF">
        <w:t>Trimmomatic</w:t>
      </w:r>
      <w:proofErr w:type="spellEnd"/>
      <w:r w:rsidR="002871FF">
        <w:t xml:space="preserve"> version 0.3 </w:t>
      </w:r>
      <w:r w:rsidR="00A2088C">
        <w:fldChar w:fldCharType="begin" w:fldLock="1"/>
      </w:r>
      <w:r w:rsidR="0073423E">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17)","plainTextFormattedCitation":"(17)","previouslyFormattedCitation":"(17)"},"properties":{"noteIndex":0},"schema":"https://github.com/citation-style-language/schema/raw/master/csl-citation.json"}</w:instrText>
      </w:r>
      <w:r w:rsidR="00A2088C">
        <w:fldChar w:fldCharType="separate"/>
      </w:r>
      <w:r w:rsidR="0073423E" w:rsidRPr="0073423E">
        <w:rPr>
          <w:noProof/>
        </w:rPr>
        <w:t>(17)</w:t>
      </w:r>
      <w:r w:rsidR="00A2088C">
        <w:fldChar w:fldCharType="end"/>
      </w:r>
      <w:r w:rsidR="00A2088C">
        <w:t xml:space="preserve"> </w:t>
      </w:r>
      <w:r w:rsidR="002871FF">
        <w:t xml:space="preserve">with the default settings except for a HEADCROP of 5, LEADING of 3, TRAILING of 3, SLIDINGWINDOW of 3:30, and MINLEN of 36. After trimming, the </w:t>
      </w:r>
      <w:r w:rsidR="00C42092">
        <w:t xml:space="preserve">sequence </w:t>
      </w:r>
      <w:r w:rsidR="002871FF">
        <w:t xml:space="preserve">reads were aligned to the </w:t>
      </w:r>
      <w:r w:rsidR="002871FF">
        <w:rPr>
          <w:i/>
          <w:iCs/>
        </w:rPr>
        <w:t xml:space="preserve">N. </w:t>
      </w:r>
      <w:proofErr w:type="spellStart"/>
      <w:r w:rsidR="002871FF">
        <w:rPr>
          <w:i/>
          <w:iCs/>
        </w:rPr>
        <w:t>aromaticivorans</w:t>
      </w:r>
      <w:proofErr w:type="spellEnd"/>
      <w:r w:rsidR="002871FF">
        <w:rPr>
          <w:i/>
          <w:iCs/>
        </w:rPr>
        <w:t xml:space="preserve"> </w:t>
      </w:r>
      <w:r w:rsidR="002871FF">
        <w:t xml:space="preserve">genome sequence (GenBank accession NC_007794.1) using Bowtie2 version 2.2.2 </w:t>
      </w:r>
      <w:r w:rsidR="00A2088C">
        <w:fldChar w:fldCharType="begin" w:fldLock="1"/>
      </w:r>
      <w:r w:rsidR="0073423E">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18)","plainTextFormattedCitation":"(18)","previouslyFormattedCitation":"(18)"},"properties":{"noteIndex":0},"schema":"https://github.com/citation-style-language/schema/raw/master/csl-citation.json"}</w:instrText>
      </w:r>
      <w:r w:rsidR="00A2088C">
        <w:fldChar w:fldCharType="separate"/>
      </w:r>
      <w:r w:rsidR="0073423E" w:rsidRPr="0073423E">
        <w:rPr>
          <w:noProof/>
        </w:rPr>
        <w:t>(18)</w:t>
      </w:r>
      <w:r w:rsidR="00A2088C">
        <w:fldChar w:fldCharType="end"/>
      </w:r>
      <w:r w:rsidR="00A2088C">
        <w:t xml:space="preserve"> </w:t>
      </w:r>
      <w:r w:rsidR="002871FF">
        <w:t xml:space="preserve">with default settings except the number of mismatches was set to 1. Aligned </w:t>
      </w:r>
      <w:r w:rsidR="00C42092">
        <w:t xml:space="preserve">sequence </w:t>
      </w:r>
      <w:r w:rsidR="002871FF">
        <w:t xml:space="preserve">reads were mapped to gene locations using </w:t>
      </w:r>
      <w:proofErr w:type="spellStart"/>
      <w:r w:rsidR="002871FF">
        <w:t>HTSeq</w:t>
      </w:r>
      <w:proofErr w:type="spellEnd"/>
      <w:r w:rsidR="002871FF">
        <w:t xml:space="preserve"> version 0.6.0 </w:t>
      </w:r>
      <w:r w:rsidR="00A2088C">
        <w:fldChar w:fldCharType="begin" w:fldLock="1"/>
      </w:r>
      <w:r w:rsidR="0073423E">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19)","plainTextFormattedCitation":"(19)","previouslyFormattedCitation":"(19)"},"properties":{"noteIndex":0},"schema":"https://github.com/citation-style-language/schema/raw/master/csl-citation.json"}</w:instrText>
      </w:r>
      <w:r w:rsidR="00A2088C">
        <w:fldChar w:fldCharType="separate"/>
      </w:r>
      <w:r w:rsidR="0073423E" w:rsidRPr="0073423E">
        <w:rPr>
          <w:noProof/>
        </w:rPr>
        <w:t>(19)</w:t>
      </w:r>
      <w:r w:rsidR="00A2088C">
        <w:fldChar w:fldCharType="end"/>
      </w:r>
      <w:r w:rsidR="00A2088C">
        <w:t xml:space="preserve"> </w:t>
      </w:r>
      <w:r w:rsidR="00700F92">
        <w:t xml:space="preserve">with </w:t>
      </w:r>
      <w:r w:rsidR="002871FF">
        <w:t xml:space="preserve">default settings except </w:t>
      </w:r>
      <w:r w:rsidR="00B11F78">
        <w:t xml:space="preserve">that </w:t>
      </w:r>
      <w:r w:rsidR="002871FF">
        <w:t xml:space="preserve">the “reverse” </w:t>
      </w:r>
      <w:proofErr w:type="spellStart"/>
      <w:r w:rsidR="002871FF">
        <w:t>strandedness</w:t>
      </w:r>
      <w:proofErr w:type="spellEnd"/>
      <w:r w:rsidR="002871FF">
        <w:t xml:space="preserve"> argument was used. </w:t>
      </w:r>
      <w:r w:rsidR="000A3603">
        <w:t xml:space="preserve">The software </w:t>
      </w:r>
      <w:proofErr w:type="spellStart"/>
      <w:r w:rsidR="002871FF">
        <w:t>edgeR</w:t>
      </w:r>
      <w:proofErr w:type="spellEnd"/>
      <w:r w:rsidR="002871FF">
        <w:t xml:space="preserve"> version 3.26.8 </w:t>
      </w:r>
      <w:r w:rsidR="00A2088C">
        <w:fldChar w:fldCharType="begin" w:fldLock="1"/>
      </w:r>
      <w:r w:rsidR="0073423E">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20)","plainTextFormattedCitation":"(20)","previouslyFormattedCitation":"(20)"},"properties":{"noteIndex":0},"schema":"https://github.com/citation-style-language/schema/raw/master/csl-citation.json"}</w:instrText>
      </w:r>
      <w:r w:rsidR="00A2088C">
        <w:fldChar w:fldCharType="separate"/>
      </w:r>
      <w:r w:rsidR="0073423E" w:rsidRPr="0073423E">
        <w:rPr>
          <w:noProof/>
        </w:rPr>
        <w:t>(20)</w:t>
      </w:r>
      <w:r w:rsidR="00A2088C">
        <w:fldChar w:fldCharType="end"/>
      </w:r>
      <w:r w:rsidR="00A2088C">
        <w:t xml:space="preserve"> </w:t>
      </w:r>
      <w:r w:rsidR="002871FF">
        <w:t xml:space="preserve">was used to identify significantly differentially expressed genes from pairwise analyses, using </w:t>
      </w:r>
      <w:r w:rsidR="00C42092">
        <w:t xml:space="preserve">a </w:t>
      </w:r>
      <w:proofErr w:type="spellStart"/>
      <w:r w:rsidR="002871FF">
        <w:t>Benjamini</w:t>
      </w:r>
      <w:proofErr w:type="spellEnd"/>
      <w:r w:rsidR="002871FF">
        <w:t xml:space="preserve"> and Hochberg false discovery rate (FDR) less than 0.05 as a significance threshold</w:t>
      </w:r>
      <w:r w:rsidR="00E14601">
        <w:t xml:space="preserve"> </w:t>
      </w:r>
      <w:r w:rsidR="00E14601">
        <w:fldChar w:fldCharType="begin" w:fldLock="1"/>
      </w:r>
      <w:r w:rsidR="0073423E">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mendeley":{"formattedCitation":"(21)","plainTextFormattedCitation":"(21)","previouslyFormattedCitation":"(21)"},"properties":{"noteIndex":0},"schema":"https://github.com/citation-style-language/schema/raw/master/csl-citation.json"}</w:instrText>
      </w:r>
      <w:r w:rsidR="00E14601">
        <w:fldChar w:fldCharType="separate"/>
      </w:r>
      <w:r w:rsidR="0073423E" w:rsidRPr="0073423E">
        <w:rPr>
          <w:noProof/>
        </w:rPr>
        <w:t>(21)</w:t>
      </w:r>
      <w:r w:rsidR="00E14601">
        <w:fldChar w:fldCharType="end"/>
      </w:r>
      <w:r w:rsidR="002871FF">
        <w:t xml:space="preserve">. Raw </w:t>
      </w:r>
      <w:r w:rsidR="002871FF">
        <w:lastRenderedPageBreak/>
        <w:t>sequencing reads were normalized using the reads per kilobase per million mapped reads (RPKM).</w:t>
      </w:r>
    </w:p>
    <w:p w14:paraId="6CD001C7" w14:textId="6B6C3242" w:rsidR="00D27E2C" w:rsidRDefault="00746DE3" w:rsidP="00D27E2C">
      <w:pPr>
        <w:pStyle w:val="Heading2"/>
      </w:pPr>
      <w:r>
        <w:t xml:space="preserve">Construction of </w:t>
      </w:r>
      <w:r>
        <w:rPr>
          <w:iCs/>
        </w:rPr>
        <w:t xml:space="preserve">N. </w:t>
      </w:r>
      <w:proofErr w:type="spellStart"/>
      <w:r>
        <w:rPr>
          <w:iCs/>
        </w:rPr>
        <w:t>aromaticivorans</w:t>
      </w:r>
      <w:proofErr w:type="spellEnd"/>
      <w:r>
        <w:rPr>
          <w:iCs/>
        </w:rPr>
        <w:t xml:space="preserve"> </w:t>
      </w:r>
      <w:r w:rsidR="00D27E2C">
        <w:t>mutants</w:t>
      </w:r>
    </w:p>
    <w:p w14:paraId="11F132BB" w14:textId="3C188C6A" w:rsidR="00AA14A6" w:rsidRPr="00AA14A6" w:rsidRDefault="00746DE3" w:rsidP="00AA14A6">
      <w:pPr>
        <w:spacing w:line="480" w:lineRule="auto"/>
        <w:ind w:firstLine="720"/>
      </w:pPr>
      <w:r>
        <w:t xml:space="preserve">Strains containing </w:t>
      </w:r>
      <w:r w:rsidR="0039080A">
        <w:t xml:space="preserve">individual </w:t>
      </w:r>
      <w:r w:rsidR="00895DE6">
        <w:t xml:space="preserve">in-frame </w:t>
      </w:r>
      <w:r>
        <w:t>d</w:t>
      </w:r>
      <w:r w:rsidR="00D27E2C">
        <w:t>eletion</w:t>
      </w:r>
      <w:r w:rsidR="00895DE6">
        <w:t>s</w:t>
      </w:r>
      <w:r w:rsidR="00D27E2C">
        <w:t xml:space="preserve"> of </w:t>
      </w:r>
      <w:proofErr w:type="spellStart"/>
      <w:r w:rsidR="00D27E2C" w:rsidRPr="0055059C">
        <w:rPr>
          <w:i/>
        </w:rPr>
        <w:t>ligL</w:t>
      </w:r>
      <w:proofErr w:type="spellEnd"/>
      <w:r w:rsidR="00D27E2C" w:rsidRPr="0055059C">
        <w:rPr>
          <w:i/>
        </w:rPr>
        <w:t xml:space="preserve">, </w:t>
      </w:r>
      <w:proofErr w:type="spellStart"/>
      <w:r w:rsidR="00D27E2C" w:rsidRPr="0055059C">
        <w:rPr>
          <w:i/>
        </w:rPr>
        <w:t>ligN</w:t>
      </w:r>
      <w:proofErr w:type="spellEnd"/>
      <w:r w:rsidR="00D27E2C" w:rsidRPr="0055059C">
        <w:rPr>
          <w:i/>
        </w:rPr>
        <w:t xml:space="preserve">, </w:t>
      </w:r>
      <w:proofErr w:type="spellStart"/>
      <w:r w:rsidR="00D27E2C" w:rsidRPr="0055059C">
        <w:rPr>
          <w:i/>
        </w:rPr>
        <w:t>ligD</w:t>
      </w:r>
      <w:proofErr w:type="spellEnd"/>
      <w:r w:rsidR="00D27E2C">
        <w:t xml:space="preserve">, and </w:t>
      </w:r>
      <w:proofErr w:type="spellStart"/>
      <w:r w:rsidR="00D27E2C" w:rsidRPr="0055059C">
        <w:rPr>
          <w:i/>
        </w:rPr>
        <w:t>ligO</w:t>
      </w:r>
      <w:proofErr w:type="spellEnd"/>
      <w:r w:rsidR="00D27E2C">
        <w:t xml:space="preserve"> (</w:t>
      </w:r>
      <w:r w:rsidR="00D27E2C" w:rsidRPr="0055059C">
        <w:rPr>
          <w:rFonts w:eastAsiaTheme="minorHAnsi"/>
        </w:rPr>
        <w:t>SARO_RS09390, SARO_RS03965, SARO_RS01025, and SARO_RS03960</w:t>
      </w:r>
      <w:r w:rsidR="007521B7">
        <w:rPr>
          <w:rFonts w:eastAsiaTheme="minorHAnsi"/>
        </w:rPr>
        <w:t>, respectively</w:t>
      </w:r>
      <w:r w:rsidR="00D27E2C" w:rsidRPr="0055059C">
        <w:t>)</w:t>
      </w:r>
      <w:r w:rsidR="00D27E2C">
        <w:t xml:space="preserve"> were generated in a </w:t>
      </w:r>
      <m:oMath>
        <m:r>
          <m:rPr>
            <m:sty m:val="p"/>
          </m:rPr>
          <w:rPr>
            <w:rFonts w:ascii="Cambria Math" w:hAnsi="Cambria Math"/>
          </w:rPr>
          <m:t>Δ</m:t>
        </m:r>
      </m:oMath>
      <w:r w:rsidR="00D27E2C" w:rsidRPr="008D158F">
        <w:rPr>
          <w:i/>
          <w:iCs/>
        </w:rPr>
        <w:t>sacB</w:t>
      </w:r>
      <w:r w:rsidR="00D27E2C">
        <w:t xml:space="preserve"> </w:t>
      </w:r>
      <w:r w:rsidR="00390C07">
        <w:t xml:space="preserve">mutant </w:t>
      </w:r>
      <w:r w:rsidR="007521B7">
        <w:t xml:space="preserve">of wild-type </w:t>
      </w:r>
      <w:r w:rsidR="00D27E2C">
        <w:t xml:space="preserve">strain </w:t>
      </w:r>
      <w:r w:rsidR="007521B7">
        <w:t xml:space="preserve">DSM12444 </w:t>
      </w:r>
      <w:r w:rsidR="00D27E2C">
        <w:t xml:space="preserve">using previously described plasmids and methods </w:t>
      </w:r>
      <w:r w:rsidR="00D27E2C" w:rsidRPr="00C84C7A">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D27E2C" w:rsidRPr="00C84C7A">
        <w:fldChar w:fldCharType="separate"/>
      </w:r>
      <w:r w:rsidR="0073423E" w:rsidRPr="0073423E">
        <w:rPr>
          <w:noProof/>
        </w:rPr>
        <w:t>(22)</w:t>
      </w:r>
      <w:r w:rsidR="00D27E2C" w:rsidRPr="00C84C7A">
        <w:fldChar w:fldCharType="end"/>
      </w:r>
      <w:r w:rsidR="00D27E2C" w:rsidRPr="00C84C7A">
        <w:t>.</w:t>
      </w:r>
      <w:r w:rsidR="00D27E2C">
        <w:t xml:space="preserve"> Briefly, strains of the </w:t>
      </w:r>
      <w:r w:rsidR="00D27E2C">
        <w:rPr>
          <w:i/>
        </w:rPr>
        <w:t xml:space="preserve">Escherichia coli </w:t>
      </w:r>
      <w:r w:rsidR="00D27E2C">
        <w:t xml:space="preserve">WM3064 containing non-replicating pAK405 vectors </w:t>
      </w:r>
      <w:r w:rsidR="000A3603">
        <w:t xml:space="preserve">with </w:t>
      </w:r>
      <w:r w:rsidR="00895DE6">
        <w:t xml:space="preserve">approximately </w:t>
      </w:r>
      <w:r w:rsidR="00D27E2C">
        <w:t>450</w:t>
      </w:r>
      <w:r w:rsidR="004E5EDA">
        <w:t xml:space="preserve"> base pairs</w:t>
      </w:r>
      <w:r w:rsidR="00D27E2C">
        <w:t xml:space="preserve"> </w:t>
      </w:r>
      <w:r w:rsidR="00A56E0A">
        <w:t xml:space="preserve">of DNA </w:t>
      </w:r>
      <w:r w:rsidR="00D27E2C">
        <w:t xml:space="preserve">flanking each desired gene deletion were conjugated on </w:t>
      </w:r>
      <w:r w:rsidR="00A949E7">
        <w:t xml:space="preserve">solid medium </w:t>
      </w:r>
      <w:r w:rsidR="00D27E2C">
        <w:t xml:space="preserve">in a 1:5 ratio with </w:t>
      </w:r>
      <w:r>
        <w:t xml:space="preserve">the </w:t>
      </w:r>
      <w:r w:rsidR="00D27E2C">
        <w:rPr>
          <w:i/>
        </w:rPr>
        <w:t xml:space="preserve">N. </w:t>
      </w:r>
      <w:proofErr w:type="spellStart"/>
      <w:r w:rsidR="00D27E2C">
        <w:rPr>
          <w:i/>
        </w:rPr>
        <w:t>aromaticivorans</w:t>
      </w:r>
      <w:proofErr w:type="spellEnd"/>
      <w:r w:rsidR="00D27E2C">
        <w:rPr>
          <w:i/>
        </w:rPr>
        <w:t xml:space="preserve"> </w:t>
      </w:r>
      <m:oMath>
        <m:r>
          <m:rPr>
            <m:sty m:val="p"/>
          </m:rPr>
          <w:rPr>
            <w:rFonts w:ascii="Cambria Math" w:hAnsi="Cambria Math"/>
          </w:rPr>
          <m:t>Δ</m:t>
        </m:r>
      </m:oMath>
      <w:r w:rsidR="00D27E2C">
        <w:rPr>
          <w:i/>
        </w:rPr>
        <w:t xml:space="preserve">sacB </w:t>
      </w:r>
      <w:r w:rsidRPr="00F6385E">
        <w:t>recipient</w:t>
      </w:r>
      <w:r>
        <w:rPr>
          <w:i/>
        </w:rPr>
        <w:t xml:space="preserve"> </w:t>
      </w:r>
      <w:r w:rsidR="00D27E2C">
        <w:rPr>
          <w:i/>
        </w:rPr>
        <w:fldChar w:fldCharType="begin" w:fldLock="1"/>
      </w:r>
      <w:r w:rsidR="0073423E">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23)","plainTextFormattedCitation":"(23)","previouslyFormattedCitation":"(23)"},"properties":{"noteIndex":0},"schema":"https://github.com/citation-style-language/schema/raw/master/csl-citation.json"}</w:instrText>
      </w:r>
      <w:r w:rsidR="00D27E2C">
        <w:rPr>
          <w:i/>
        </w:rPr>
        <w:fldChar w:fldCharType="separate"/>
      </w:r>
      <w:r w:rsidR="0073423E" w:rsidRPr="0073423E">
        <w:rPr>
          <w:noProof/>
        </w:rPr>
        <w:t>(23)</w:t>
      </w:r>
      <w:r w:rsidR="00D27E2C">
        <w:rPr>
          <w:i/>
        </w:rPr>
        <w:fldChar w:fldCharType="end"/>
      </w:r>
      <w:r w:rsidR="00D27E2C">
        <w:rPr>
          <w:i/>
        </w:rPr>
        <w:t xml:space="preserve">. </w:t>
      </w:r>
      <w:r w:rsidR="00D27E2C">
        <w:t xml:space="preserve">Conjugates </w:t>
      </w:r>
      <w:r w:rsidR="00DE004F">
        <w:t xml:space="preserve">in which the plasmid was incorporated into the genome via homologous recombination </w:t>
      </w:r>
      <w:r w:rsidR="00D27E2C">
        <w:t>were selected by plating onto LB with kanamycin</w:t>
      </w:r>
      <w:r w:rsidR="00DE004F">
        <w:t>, then</w:t>
      </w:r>
      <w:r w:rsidR="00D27E2C">
        <w:t xml:space="preserve"> were grown overnight in </w:t>
      </w:r>
      <w:r w:rsidR="00A2088C">
        <w:t>5-</w:t>
      </w:r>
      <w:r w:rsidR="00D27E2C">
        <w:t xml:space="preserve">mL cultures of LB and plated onto LB with streptomycin to select for </w:t>
      </w:r>
      <w:r>
        <w:t xml:space="preserve">strains </w:t>
      </w:r>
      <w:r w:rsidR="00DE004F">
        <w:t>from which the plasmid was excised via a second round of homologous recombination</w:t>
      </w:r>
      <w:r w:rsidR="00D27E2C">
        <w:t xml:space="preserve">. </w:t>
      </w:r>
      <w:r w:rsidR="00A56E0A">
        <w:t xml:space="preserve">Mutants with desired gene deletions </w:t>
      </w:r>
      <w:r w:rsidR="00D27E2C">
        <w:t xml:space="preserve">were confirmed via </w:t>
      </w:r>
      <w:r w:rsidR="00DE004F">
        <w:t>the ability to grow in the presence of</w:t>
      </w:r>
      <w:r w:rsidR="00390C07">
        <w:t xml:space="preserve"> </w:t>
      </w:r>
      <w:r w:rsidR="00D27E2C">
        <w:t xml:space="preserve">streptomycin and </w:t>
      </w:r>
      <w:r w:rsidR="00DE004F">
        <w:t>inability to grow in the presence of</w:t>
      </w:r>
      <w:r w:rsidR="00390C07">
        <w:t xml:space="preserve"> </w:t>
      </w:r>
      <w:r w:rsidR="00D27E2C">
        <w:t>kanamycin, as well as via PCR</w:t>
      </w:r>
      <w:r w:rsidR="00A56E0A">
        <w:t xml:space="preserve"> of genomic DNA with gene-specific primers</w:t>
      </w:r>
      <w:r w:rsidR="00C57330">
        <w:t xml:space="preserve"> (</w:t>
      </w:r>
      <w:r w:rsidR="00FA6718">
        <w:t>Table S1</w:t>
      </w:r>
      <w:r w:rsidR="00C57330">
        <w:t>)</w:t>
      </w:r>
      <w:r w:rsidR="00D27E2C">
        <w:t xml:space="preserve">. </w:t>
      </w:r>
      <w:r w:rsidR="00AA14A6">
        <w:t xml:space="preserve">Growth of </w:t>
      </w:r>
      <w:r>
        <w:t xml:space="preserve">confirmed </w:t>
      </w:r>
      <w:r w:rsidR="00AA14A6">
        <w:t xml:space="preserve">deletion mutants and the </w:t>
      </w:r>
      <m:oMath>
        <m:r>
          <m:rPr>
            <m:sty m:val="p"/>
          </m:rPr>
          <w:rPr>
            <w:rFonts w:ascii="Cambria Math" w:hAnsi="Cambria Math"/>
          </w:rPr>
          <m:t>Δ</m:t>
        </m:r>
      </m:oMath>
      <w:r w:rsidR="001E7A53" w:rsidRPr="008D158F">
        <w:rPr>
          <w:i/>
          <w:iCs/>
        </w:rPr>
        <w:t>sacB</w:t>
      </w:r>
      <w:r w:rsidR="001E7A53">
        <w:t xml:space="preserve"> </w:t>
      </w:r>
      <w:r w:rsidR="00AA14A6">
        <w:t xml:space="preserve">parent strain was tested in </w:t>
      </w:r>
      <w:r w:rsidR="00F025D5">
        <w:t>25-</w:t>
      </w:r>
      <w:r w:rsidR="00AA14A6">
        <w:t xml:space="preserve">mL triplicate flask cultures </w:t>
      </w:r>
      <w:r>
        <w:t xml:space="preserve">containing </w:t>
      </w:r>
      <w:r w:rsidR="00AA14A6" w:rsidRPr="007B353C">
        <w:t>1</w:t>
      </w:r>
      <w:r w:rsidR="00457C01" w:rsidRPr="007B353C">
        <w:t xml:space="preserve"> </w:t>
      </w:r>
      <w:r w:rsidR="0038654D">
        <w:t>mmol/L</w:t>
      </w:r>
      <w:r w:rsidR="00AA14A6" w:rsidRPr="007B353C">
        <w:t xml:space="preserve"> glucose + 1</w:t>
      </w:r>
      <w:r w:rsidR="00457C01" w:rsidRPr="007B353C">
        <w:t xml:space="preserve"> </w:t>
      </w:r>
      <w:r w:rsidR="0038654D">
        <w:t>mmol/L</w:t>
      </w:r>
      <w:r w:rsidR="00AA14A6">
        <w:t xml:space="preserve"> G-diketone in SMB + 0.05% DMSO, as well as additional cultures grown in </w:t>
      </w:r>
      <w:r w:rsidR="00AA14A6" w:rsidRPr="007B353C">
        <w:t xml:space="preserve">2 </w:t>
      </w:r>
      <w:r w:rsidR="0038654D">
        <w:t>mmol/L</w:t>
      </w:r>
      <w:r w:rsidR="00AA14A6">
        <w:t xml:space="preserve"> glucose as a control.</w:t>
      </w:r>
    </w:p>
    <w:p w14:paraId="5798792D" w14:textId="4A96EF82" w:rsidR="00AA14A6" w:rsidRDefault="00AA14A6" w:rsidP="00AA14A6">
      <w:pPr>
        <w:pStyle w:val="Heading2"/>
      </w:pPr>
      <w:r>
        <w:t>In vitro enzyme assays</w:t>
      </w:r>
    </w:p>
    <w:p w14:paraId="0C4A3FAA" w14:textId="5AF38258" w:rsidR="00627D33" w:rsidRDefault="00AA14A6" w:rsidP="00AA14A6">
      <w:pPr>
        <w:spacing w:line="480" w:lineRule="auto"/>
      </w:pPr>
      <w:r>
        <w:tab/>
      </w:r>
      <w:r w:rsidR="00DC13C0">
        <w:rPr>
          <w:lang w:eastAsia="zh-CN"/>
        </w:rPr>
        <w:t xml:space="preserve">The genes </w:t>
      </w:r>
      <w:proofErr w:type="spellStart"/>
      <w:r w:rsidR="00DC13C0">
        <w:rPr>
          <w:i/>
          <w:lang w:eastAsia="zh-CN"/>
        </w:rPr>
        <w:t>ligL</w:t>
      </w:r>
      <w:proofErr w:type="spellEnd"/>
      <w:r w:rsidR="00C84C7A">
        <w:rPr>
          <w:i/>
          <w:lang w:eastAsia="zh-CN"/>
        </w:rPr>
        <w:t xml:space="preserve"> </w:t>
      </w:r>
      <w:r w:rsidR="00C84C7A" w:rsidRPr="00C84C7A">
        <w:rPr>
          <w:lang w:eastAsia="zh-CN"/>
        </w:rPr>
        <w:t>(SARO_RS09390</w:t>
      </w:r>
      <w:r w:rsidR="00C84C7A">
        <w:rPr>
          <w:lang w:eastAsia="zh-CN"/>
        </w:rPr>
        <w:t>)</w:t>
      </w:r>
      <w:r w:rsidR="00DC13C0">
        <w:rPr>
          <w:i/>
          <w:lang w:eastAsia="zh-CN"/>
        </w:rPr>
        <w:t xml:space="preserve">, </w:t>
      </w:r>
      <w:proofErr w:type="spellStart"/>
      <w:r w:rsidR="00DC13C0">
        <w:rPr>
          <w:i/>
          <w:lang w:eastAsia="zh-CN"/>
        </w:rPr>
        <w:t>ligN</w:t>
      </w:r>
      <w:proofErr w:type="spellEnd"/>
      <w:r w:rsidR="00C84C7A">
        <w:rPr>
          <w:i/>
          <w:lang w:eastAsia="zh-CN"/>
        </w:rPr>
        <w:t xml:space="preserve"> </w:t>
      </w:r>
      <w:r w:rsidR="00C84C7A" w:rsidRPr="00C84C7A">
        <w:rPr>
          <w:lang w:eastAsia="zh-CN"/>
        </w:rPr>
        <w:t>(SARO_RS0</w:t>
      </w:r>
      <w:r w:rsidR="00C84C7A">
        <w:rPr>
          <w:lang w:eastAsia="zh-CN"/>
        </w:rPr>
        <w:t>3965)</w:t>
      </w:r>
      <w:r w:rsidR="00DC13C0">
        <w:rPr>
          <w:i/>
          <w:lang w:eastAsia="zh-CN"/>
        </w:rPr>
        <w:t xml:space="preserve">, </w:t>
      </w:r>
      <w:r w:rsidR="00DC13C0">
        <w:rPr>
          <w:lang w:eastAsia="zh-CN"/>
        </w:rPr>
        <w:t xml:space="preserve">and </w:t>
      </w:r>
      <w:proofErr w:type="spellStart"/>
      <w:r w:rsidR="00DC13C0">
        <w:rPr>
          <w:i/>
          <w:lang w:eastAsia="zh-CN"/>
        </w:rPr>
        <w:t>ligD</w:t>
      </w:r>
      <w:proofErr w:type="spellEnd"/>
      <w:r w:rsidR="00C84C7A">
        <w:rPr>
          <w:i/>
          <w:lang w:eastAsia="zh-CN"/>
        </w:rPr>
        <w:t xml:space="preserve"> </w:t>
      </w:r>
      <w:r w:rsidR="00C84C7A" w:rsidRPr="00C84C7A">
        <w:rPr>
          <w:lang w:eastAsia="zh-CN"/>
        </w:rPr>
        <w:t>(SARO_RS0</w:t>
      </w:r>
      <w:r w:rsidR="00C84C7A">
        <w:rPr>
          <w:lang w:eastAsia="zh-CN"/>
        </w:rPr>
        <w:t>1025)</w:t>
      </w:r>
      <w:r w:rsidR="00C52427" w:rsidRPr="00C52427">
        <w:rPr>
          <w:lang w:eastAsia="zh-CN"/>
        </w:rPr>
        <w:t xml:space="preserve"> were amplified from </w:t>
      </w:r>
      <w:r w:rsidR="00C52427" w:rsidRPr="00C84C7A">
        <w:rPr>
          <w:i/>
        </w:rPr>
        <w:t xml:space="preserve">N. </w:t>
      </w:r>
      <w:proofErr w:type="spellStart"/>
      <w:r w:rsidR="00C52427" w:rsidRPr="00C84C7A">
        <w:rPr>
          <w:i/>
        </w:rPr>
        <w:t>aromaticivorans</w:t>
      </w:r>
      <w:proofErr w:type="spellEnd"/>
      <w:r w:rsidR="00C52427" w:rsidRPr="00C52427">
        <w:t xml:space="preserve"> DSM12444 and separately cloned into plasmid pVP302K </w:t>
      </w:r>
      <w:r w:rsidR="00FA4294">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FA4294">
        <w:fldChar w:fldCharType="separate"/>
      </w:r>
      <w:r w:rsidR="0073423E" w:rsidRPr="0073423E">
        <w:rPr>
          <w:noProof/>
        </w:rPr>
        <w:t>(24)</w:t>
      </w:r>
      <w:r w:rsidR="00FA4294">
        <w:fldChar w:fldCharType="end"/>
      </w:r>
      <w:r w:rsidR="00FA4294">
        <w:t xml:space="preserve"> </w:t>
      </w:r>
      <w:r w:rsidR="00C52427" w:rsidRPr="00C52427">
        <w:t>containing an N-terminal His</w:t>
      </w:r>
      <w:r w:rsidR="00C52427" w:rsidRPr="00C52427">
        <w:rPr>
          <w:vertAlign w:val="subscript"/>
        </w:rPr>
        <w:t>8</w:t>
      </w:r>
      <w:r w:rsidR="00C52427" w:rsidRPr="00C52427">
        <w:t xml:space="preserve"> tag. The expression plasmids were transformed </w:t>
      </w:r>
      <w:r w:rsidR="00C52427" w:rsidRPr="00C52427">
        <w:lastRenderedPageBreak/>
        <w:t xml:space="preserve">into </w:t>
      </w:r>
      <w:r w:rsidR="00C52427" w:rsidRPr="00C52427">
        <w:rPr>
          <w:i/>
        </w:rPr>
        <w:t>E. coli</w:t>
      </w:r>
      <w:r w:rsidR="00C52427" w:rsidRPr="00C52427">
        <w:t xml:space="preserve"> B834 containing pRARE2 plasmid (</w:t>
      </w:r>
      <w:proofErr w:type="spellStart"/>
      <w:r w:rsidR="00C52427" w:rsidRPr="0031247E">
        <w:rPr>
          <w:i/>
        </w:rPr>
        <w:t>Novagen</w:t>
      </w:r>
      <w:proofErr w:type="spellEnd"/>
      <w:r w:rsidR="0031247E" w:rsidRPr="0031247E">
        <w:rPr>
          <w:i/>
        </w:rPr>
        <w:t xml:space="preserve">, </w:t>
      </w:r>
      <w:proofErr w:type="spellStart"/>
      <w:r w:rsidR="0031247E" w:rsidRPr="0031247E">
        <w:rPr>
          <w:i/>
        </w:rPr>
        <w:t>Gibbston</w:t>
      </w:r>
      <w:proofErr w:type="spellEnd"/>
      <w:r w:rsidR="0031247E" w:rsidRPr="0031247E">
        <w:rPr>
          <w:i/>
        </w:rPr>
        <w:t>, NJ, USA</w:t>
      </w:r>
      <w:r w:rsidR="00C52427" w:rsidRPr="00C52427">
        <w:t>). Protein express</w:t>
      </w:r>
      <w:r w:rsidR="003F69A8">
        <w:t xml:space="preserve">ion was induced </w:t>
      </w:r>
      <w:r w:rsidR="00C52427" w:rsidRPr="00C52427">
        <w:t xml:space="preserve">by growing the </w:t>
      </w:r>
      <w:r w:rsidR="00C52427" w:rsidRPr="00C52427">
        <w:rPr>
          <w:i/>
        </w:rPr>
        <w:t>E. coli</w:t>
      </w:r>
      <w:r w:rsidR="00C52427" w:rsidRPr="00C52427">
        <w:t xml:space="preserve"> strains at 25 °C for 25 h in ZYM-5052 autoinduction medium containing kanamycin and chloramphenicol</w:t>
      </w:r>
      <w:r w:rsidR="00C57330">
        <w:t xml:space="preserve"> </w:t>
      </w:r>
      <w:r w:rsidR="00C57330">
        <w:fldChar w:fldCharType="begin" w:fldLock="1"/>
      </w:r>
      <w:r w:rsidR="009B6EDD">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25)","plainTextFormattedCitation":"(25)","previouslyFormattedCitation":"(25)"},"properties":{"noteIndex":0},"schema":"https://github.com/citation-style-language/schema/raw/master/csl-citation.json"}</w:instrText>
      </w:r>
      <w:r w:rsidR="00C57330">
        <w:fldChar w:fldCharType="separate"/>
      </w:r>
      <w:r w:rsidR="00C57330" w:rsidRPr="00C57330">
        <w:rPr>
          <w:noProof/>
        </w:rPr>
        <w:t>(25)</w:t>
      </w:r>
      <w:r w:rsidR="00C57330">
        <w:fldChar w:fldCharType="end"/>
      </w:r>
      <w:r w:rsidR="00C52427" w:rsidRPr="00C52427">
        <w:t xml:space="preserve">. Cells were harvested by centrifugation. The resulting pellet was resuspended in lysis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1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5 </w:t>
      </w:r>
      <w:proofErr w:type="spellStart"/>
      <w:r w:rsidR="00C52427" w:rsidRPr="00C52427">
        <w:t>mM</w:t>
      </w:r>
      <w:proofErr w:type="spellEnd"/>
      <w:r w:rsidR="00C52427" w:rsidRPr="00C52427">
        <w:t xml:space="preserve"> </w:t>
      </w:r>
      <w:r w:rsidR="00E164ED">
        <w:t>i</w:t>
      </w:r>
      <w:r w:rsidR="00E164ED" w:rsidRPr="00C52427">
        <w:t>midazole</w:t>
      </w:r>
      <w:r w:rsidR="00C52427" w:rsidRPr="00C52427">
        <w:t xml:space="preserve">, 10% glycerol, 0.5 </w:t>
      </w:r>
      <w:proofErr w:type="spellStart"/>
      <w:r w:rsidR="00C52427" w:rsidRPr="00C52427">
        <w:t>mM</w:t>
      </w:r>
      <w:proofErr w:type="spellEnd"/>
      <w:r w:rsidR="00C52427" w:rsidRPr="00C52427">
        <w:t xml:space="preserve"> TCEP, and 1% TritonX-100) and lysed by sonication. Following centrifugation of the lysates, the supernatant was filtered</w:t>
      </w:r>
      <w:r w:rsidR="00AD5854">
        <w:t xml:space="preserve"> through a 0.</w:t>
      </w:r>
      <w:r w:rsidR="00FF0697">
        <w:t>22-</w:t>
      </w:r>
      <w:r w:rsidR="00E164ED" w:rsidRPr="008A5421">
        <w:t>μ</w:t>
      </w:r>
      <w:r w:rsidR="00AD5854">
        <w:t>m</w:t>
      </w:r>
      <w:r w:rsidR="00691AB8">
        <w:t>,</w:t>
      </w:r>
      <w:r w:rsidR="00AD5854">
        <w:t xml:space="preserve"> </w:t>
      </w:r>
      <w:r w:rsidR="00FF0697">
        <w:t>33-</w:t>
      </w:r>
      <w:r w:rsidR="00AD5854">
        <w:t>mm</w:t>
      </w:r>
      <w:r w:rsidR="00691AB8">
        <w:t xml:space="preserve"> diameter,</w:t>
      </w:r>
      <w:r w:rsidR="00AD5854">
        <w:t xml:space="preserve"> </w:t>
      </w:r>
      <w:proofErr w:type="spellStart"/>
      <w:r w:rsidR="00691AB8">
        <w:t>polyethersulfone</w:t>
      </w:r>
      <w:proofErr w:type="spellEnd"/>
      <w:r w:rsidR="00691AB8">
        <w:t xml:space="preserve"> </w:t>
      </w:r>
      <w:r w:rsidR="00AD5854">
        <w:t xml:space="preserve">filter </w:t>
      </w:r>
      <w:r w:rsidR="00AD5854" w:rsidRPr="00AD5854">
        <w:rPr>
          <w:i/>
        </w:rPr>
        <w:t>(</w:t>
      </w:r>
      <w:proofErr w:type="spellStart"/>
      <w:r w:rsidR="00AD5854" w:rsidRPr="00AD5854">
        <w:rPr>
          <w:i/>
        </w:rPr>
        <w:t>MilliporeSigma</w:t>
      </w:r>
      <w:proofErr w:type="spellEnd"/>
      <w:r w:rsidR="00AD5854" w:rsidRPr="00AD5854">
        <w:rPr>
          <w:i/>
        </w:rPr>
        <w:t xml:space="preserve">, Burlington, MA, USA) </w:t>
      </w:r>
      <w:r w:rsidR="00C52427" w:rsidRPr="00C52427">
        <w:t>and passed through a gravity column packed with Ni</w:t>
      </w:r>
      <w:r w:rsidR="00C52427" w:rsidRPr="00C52427">
        <w:rPr>
          <w:vertAlign w:val="superscript"/>
        </w:rPr>
        <w:t>2+</w:t>
      </w:r>
      <w:r w:rsidR="00C52427" w:rsidRPr="00C52427">
        <w:t>-NTA resin (</w:t>
      </w:r>
      <w:r w:rsidR="00C52427" w:rsidRPr="0031247E">
        <w:rPr>
          <w:i/>
        </w:rPr>
        <w:t>Qiagen</w:t>
      </w:r>
      <w:r w:rsidR="0031247E" w:rsidRPr="0031247E">
        <w:rPr>
          <w:i/>
        </w:rPr>
        <w:t>, Hilden, Germany</w:t>
      </w:r>
      <w:r w:rsidR="00C52427" w:rsidRPr="00C52427">
        <w:t xml:space="preserve">), washed with wash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2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25 </w:t>
      </w:r>
      <w:proofErr w:type="spellStart"/>
      <w:r w:rsidR="00C52427" w:rsidRPr="00C52427">
        <w:t>mM</w:t>
      </w:r>
      <w:proofErr w:type="spellEnd"/>
      <w:r w:rsidR="00C52427" w:rsidRPr="00C52427">
        <w:t xml:space="preserve"> imidazole, and 0.5 </w:t>
      </w:r>
      <w:proofErr w:type="spellStart"/>
      <w:r w:rsidR="00C52427" w:rsidRPr="00C52427">
        <w:t>mM</w:t>
      </w:r>
      <w:proofErr w:type="spellEnd"/>
      <w:r w:rsidR="00C52427" w:rsidRPr="00C52427">
        <w:t xml:space="preserve"> TCEP) and eluted in elution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3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500 </w:t>
      </w:r>
      <w:proofErr w:type="spellStart"/>
      <w:r w:rsidR="00C52427" w:rsidRPr="00C52427">
        <w:t>mM</w:t>
      </w:r>
      <w:proofErr w:type="spellEnd"/>
      <w:r w:rsidR="00C52427" w:rsidRPr="00C52427">
        <w:t xml:space="preserve"> imidazole, and 0.5mM TCEP). The eluted proteins were concentrated using </w:t>
      </w:r>
      <w:proofErr w:type="spellStart"/>
      <w:r w:rsidR="00C52427" w:rsidRPr="00C52427">
        <w:t>Amicon</w:t>
      </w:r>
      <w:proofErr w:type="spellEnd"/>
      <w:r w:rsidR="00C52427" w:rsidRPr="00C52427">
        <w:rPr>
          <w:vertAlign w:val="superscript"/>
        </w:rPr>
        <w:t>®</w:t>
      </w:r>
      <w:r w:rsidR="00C52427" w:rsidRPr="00C52427">
        <w:t xml:space="preserve"> Ultra-15 centrifugal filter units (</w:t>
      </w:r>
      <w:proofErr w:type="spellStart"/>
      <w:r w:rsidR="00C52427" w:rsidRPr="0031247E">
        <w:rPr>
          <w:i/>
        </w:rPr>
        <w:t>Millipore</w:t>
      </w:r>
      <w:r w:rsidR="0031247E" w:rsidRPr="0031247E">
        <w:rPr>
          <w:i/>
        </w:rPr>
        <w:t>Sigma</w:t>
      </w:r>
      <w:proofErr w:type="spellEnd"/>
      <w:r w:rsidR="0031247E" w:rsidRPr="0031247E">
        <w:rPr>
          <w:i/>
        </w:rPr>
        <w:t xml:space="preserve">, </w:t>
      </w:r>
      <w:r w:rsidR="00A0767E" w:rsidRPr="00AD5854">
        <w:rPr>
          <w:i/>
        </w:rPr>
        <w:t>Burlington, MA, USA</w:t>
      </w:r>
      <w:r w:rsidR="00C52427" w:rsidRPr="00C52427">
        <w:t xml:space="preserve">) and dialyzed into dialysis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1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and 0.5 </w:t>
      </w:r>
      <w:proofErr w:type="spellStart"/>
      <w:r w:rsidR="00C52427" w:rsidRPr="00C52427">
        <w:t>mM</w:t>
      </w:r>
      <w:proofErr w:type="spellEnd"/>
      <w:r w:rsidR="00C52427" w:rsidRPr="00C52427">
        <w:t xml:space="preserve"> TCEP)</w:t>
      </w:r>
      <w:r w:rsidR="00C43AF4">
        <w:t>, then flash frozen and stored at -80 C</w:t>
      </w:r>
      <w:r w:rsidR="00227BC3">
        <w:t xml:space="preserve"> until further study</w:t>
      </w:r>
      <w:r w:rsidR="00C52427" w:rsidRPr="00C52427">
        <w:t>. Protein concentrations were determined using the Bradford method</w:t>
      </w:r>
      <w:r w:rsidR="006767F6">
        <w:t>.</w:t>
      </w:r>
    </w:p>
    <w:p w14:paraId="49D2BB35" w14:textId="7D27E3AB" w:rsidR="003F69A8" w:rsidRPr="00303EE7" w:rsidRDefault="00627D33" w:rsidP="00303EE7">
      <w:pPr>
        <w:spacing w:line="480" w:lineRule="auto"/>
        <w:ind w:firstLine="720"/>
      </w:pPr>
      <w:r w:rsidRPr="00303EE7">
        <w:t xml:space="preserve">These purified enzymes </w:t>
      </w:r>
      <w:r w:rsidR="00746DE3" w:rsidRPr="00303EE7">
        <w:t xml:space="preserve">were used for </w:t>
      </w:r>
      <w:r w:rsidR="005445F4" w:rsidRPr="00303EE7">
        <w:rPr>
          <w:i/>
        </w:rPr>
        <w:t xml:space="preserve">in vitro </w:t>
      </w:r>
      <w:r w:rsidR="00746DE3" w:rsidRPr="00303EE7">
        <w:t>enzyme</w:t>
      </w:r>
      <w:r w:rsidR="00746DE3" w:rsidRPr="00303EE7">
        <w:rPr>
          <w:i/>
        </w:rPr>
        <w:t xml:space="preserve"> </w:t>
      </w:r>
      <w:r w:rsidR="005445F4" w:rsidRPr="00303EE7">
        <w:t xml:space="preserve">assays using </w:t>
      </w:r>
      <w:r w:rsidR="0000283A">
        <w:t xml:space="preserve">0.5 </w:t>
      </w:r>
      <w:proofErr w:type="spellStart"/>
      <w:r w:rsidR="0000283A">
        <w:t>mM</w:t>
      </w:r>
      <w:proofErr w:type="spellEnd"/>
      <w:r w:rsidR="0000283A">
        <w:t xml:space="preserve"> </w:t>
      </w:r>
      <w:r w:rsidR="005445F4" w:rsidRPr="00303EE7">
        <w:t>G-diketone</w:t>
      </w:r>
      <w:r w:rsidR="00746DE3" w:rsidRPr="00303EE7">
        <w:t xml:space="preserve"> as a potential aromatic substrate </w:t>
      </w:r>
      <w:r w:rsidR="00F025D5" w:rsidRPr="00303EE7">
        <w:t xml:space="preserve">and </w:t>
      </w:r>
      <w:r w:rsidR="005445F4" w:rsidRPr="00303EE7">
        <w:t xml:space="preserve">with </w:t>
      </w:r>
      <w:r w:rsidR="00F025D5" w:rsidRPr="00303EE7">
        <w:t xml:space="preserve">or </w:t>
      </w:r>
      <w:r w:rsidR="005445F4" w:rsidRPr="00303EE7">
        <w:t xml:space="preserve">without NADH </w:t>
      </w:r>
      <w:r w:rsidR="004E5EDA" w:rsidRPr="00303EE7">
        <w:rPr>
          <w:i/>
        </w:rPr>
        <w:t>(Sigma-Aldrich, St. Louis, MO, USA)</w:t>
      </w:r>
      <w:r w:rsidR="00F025D5" w:rsidRPr="00303EE7">
        <w:rPr>
          <w:i/>
        </w:rPr>
        <w:t xml:space="preserve"> </w:t>
      </w:r>
      <w:r w:rsidR="00F025D5" w:rsidRPr="00303EE7">
        <w:rPr>
          <w:iCs/>
        </w:rPr>
        <w:t>as a cofactor</w:t>
      </w:r>
      <w:r w:rsidR="005445F4" w:rsidRPr="00303EE7">
        <w:t xml:space="preserve">, in a buffer containing </w:t>
      </w:r>
      <w:r w:rsidR="00C43AF4">
        <w:t xml:space="preserve">25 </w:t>
      </w:r>
      <w:proofErr w:type="spellStart"/>
      <w:r w:rsidR="00C43AF4">
        <w:t>mM</w:t>
      </w:r>
      <w:proofErr w:type="spellEnd"/>
      <w:r w:rsidR="00C43AF4">
        <w:t xml:space="preserve"> </w:t>
      </w:r>
      <w:r w:rsidR="005445F4" w:rsidRPr="00303EE7">
        <w:t>Tris-</w:t>
      </w:r>
      <w:proofErr w:type="spellStart"/>
      <w:r w:rsidR="005445F4" w:rsidRPr="00303EE7">
        <w:t>HCl</w:t>
      </w:r>
      <w:proofErr w:type="spellEnd"/>
      <w:r w:rsidR="005445F4" w:rsidRPr="00303EE7">
        <w:t xml:space="preserve"> </w:t>
      </w:r>
      <w:r w:rsidR="003F69A8" w:rsidRPr="00303EE7">
        <w:t xml:space="preserve">(pH </w:t>
      </w:r>
      <w:r w:rsidR="00C84C7A" w:rsidRPr="00303EE7">
        <w:t>8</w:t>
      </w:r>
      <w:r w:rsidR="003F69A8" w:rsidRPr="00303EE7">
        <w:t xml:space="preserve">) </w:t>
      </w:r>
      <w:r w:rsidR="005445F4" w:rsidRPr="00303EE7">
        <w:t xml:space="preserve">and </w:t>
      </w:r>
      <w:r w:rsidR="00C43AF4">
        <w:t xml:space="preserve">25 </w:t>
      </w:r>
      <w:proofErr w:type="spellStart"/>
      <w:r w:rsidR="00C43AF4">
        <w:t>mM</w:t>
      </w:r>
      <w:proofErr w:type="spellEnd"/>
      <w:r w:rsidR="00C43AF4">
        <w:t xml:space="preserve"> </w:t>
      </w:r>
      <w:proofErr w:type="spellStart"/>
      <w:r w:rsidR="005445F4" w:rsidRPr="00303EE7">
        <w:t>NaCl</w:t>
      </w:r>
      <w:proofErr w:type="spellEnd"/>
      <w:r w:rsidR="005445F4" w:rsidRPr="00303EE7">
        <w:t xml:space="preserve"> </w:t>
      </w:r>
      <w:r w:rsidR="004E5EDA" w:rsidRPr="00303EE7">
        <w:rPr>
          <w:i/>
        </w:rPr>
        <w:t>(Sigma-Aldrich, St. Louis, MO, USA)</w:t>
      </w:r>
      <w:r w:rsidR="005445F4" w:rsidRPr="00303EE7">
        <w:t xml:space="preserve">. An additional control was run with no enzyme added to </w:t>
      </w:r>
      <w:r w:rsidR="00A56E0A" w:rsidRPr="00303EE7">
        <w:t xml:space="preserve">assess </w:t>
      </w:r>
      <w:r w:rsidR="005445F4" w:rsidRPr="00303EE7">
        <w:t xml:space="preserve">spontaneous degradation of the </w:t>
      </w:r>
      <w:r w:rsidR="00746DE3" w:rsidRPr="00303EE7">
        <w:t>G-</w:t>
      </w:r>
      <w:r w:rsidR="005445F4" w:rsidRPr="00303EE7">
        <w:t xml:space="preserve">diketone. </w:t>
      </w:r>
      <w:r w:rsidR="003F69A8" w:rsidRPr="00303EE7">
        <w:t>In some cases, c</w:t>
      </w:r>
      <w:r w:rsidR="005445F4" w:rsidRPr="00303EE7">
        <w:t>oncentrations of the G-diketone were measured at 0, 1, 2, 3, and 24 hours using HPLC</w:t>
      </w:r>
      <w:r w:rsidR="00254D77">
        <w:t>-MS</w:t>
      </w:r>
      <w:r w:rsidR="005445F4" w:rsidRPr="00303EE7">
        <w:t xml:space="preserve">. We </w:t>
      </w:r>
      <w:r w:rsidR="00746DE3" w:rsidRPr="00303EE7">
        <w:t xml:space="preserve">tested for the presence of </w:t>
      </w:r>
      <w:r w:rsidR="005445F4" w:rsidRPr="00303EE7">
        <w:t xml:space="preserve">additional </w:t>
      </w:r>
      <w:r w:rsidR="00746DE3" w:rsidRPr="00303EE7">
        <w:t xml:space="preserve">reaction </w:t>
      </w:r>
      <w:r w:rsidR="005445F4" w:rsidRPr="00303EE7">
        <w:t xml:space="preserve">products </w:t>
      </w:r>
      <w:r w:rsidR="00746DE3" w:rsidRPr="00303EE7">
        <w:t xml:space="preserve">by </w:t>
      </w:r>
      <w:r w:rsidR="00303EE7" w:rsidRPr="00303EE7">
        <w:t>GC</w:t>
      </w:r>
      <w:r w:rsidR="00254D77">
        <w:t>-</w:t>
      </w:r>
      <w:r w:rsidR="00303EE7" w:rsidRPr="00303EE7">
        <w:t xml:space="preserve">MS </w:t>
      </w:r>
      <w:r w:rsidR="00746DE3" w:rsidRPr="00303EE7">
        <w:t xml:space="preserve">using material from </w:t>
      </w:r>
      <w:r w:rsidR="005445F4" w:rsidRPr="00303EE7">
        <w:t xml:space="preserve">the </w:t>
      </w:r>
      <w:r w:rsidR="000A3603" w:rsidRPr="00303EE7">
        <w:t>24-</w:t>
      </w:r>
      <w:r w:rsidR="005445F4" w:rsidRPr="00303EE7">
        <w:t>hour timepoint.</w:t>
      </w:r>
      <w:r w:rsidR="00303EE7" w:rsidRPr="00303EE7">
        <w:t xml:space="preserve"> </w:t>
      </w:r>
    </w:p>
    <w:p w14:paraId="785BFDE3" w14:textId="2717E9ED" w:rsidR="00B50A3D" w:rsidRDefault="00A138CB" w:rsidP="00B50A3D">
      <w:pPr>
        <w:spacing w:line="480" w:lineRule="auto"/>
        <w:ind w:firstLine="720"/>
      </w:pPr>
      <w:r>
        <w:t>We also</w:t>
      </w:r>
      <w:r w:rsidR="00000C24">
        <w:t xml:space="preserve"> performed spectrophotometric NADH oxidation/NAD+ reduction assays</w:t>
      </w:r>
      <w:r>
        <w:t xml:space="preserve"> using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w:t>
      </w:r>
      <w:r w:rsidR="003F69A8">
        <w:t xml:space="preserve">incubated in the presence of </w:t>
      </w:r>
      <w:r>
        <w:t>G-diketone, GP</w:t>
      </w:r>
      <w:r w:rsidR="00D00527">
        <w:t>-1</w:t>
      </w:r>
      <w:r>
        <w:t xml:space="preserve">, </w:t>
      </w:r>
      <w:proofErr w:type="spellStart"/>
      <w:r w:rsidR="00691AB8">
        <w:t>guaiacyl</w:t>
      </w:r>
      <w:proofErr w:type="spellEnd"/>
      <w:r w:rsidR="00691AB8">
        <w:t>-glycerol-β-</w:t>
      </w:r>
      <w:proofErr w:type="spellStart"/>
      <w:r w:rsidR="00691AB8">
        <w:lastRenderedPageBreak/>
        <w:t>guaiacyl</w:t>
      </w:r>
      <w:proofErr w:type="spellEnd"/>
      <w:r w:rsidR="00691AB8">
        <w:t xml:space="preserve"> ether (</w:t>
      </w:r>
      <w:r>
        <w:t>GGE</w:t>
      </w:r>
      <w:r w:rsidR="00691AB8">
        <w:t>)</w:t>
      </w:r>
      <w:r w:rsidR="000F1853">
        <w:t xml:space="preserve">, </w:t>
      </w:r>
      <w:r w:rsidR="003406F7">
        <w:t xml:space="preserve">or </w:t>
      </w:r>
      <w:r w:rsidR="000F1853">
        <w:t>t</w:t>
      </w:r>
      <w:r w:rsidR="000F1853" w:rsidRPr="00CA0334">
        <w:t>hreo-1-(4-</w:t>
      </w:r>
      <w:r w:rsidR="000F1853">
        <w:t>h</w:t>
      </w:r>
      <w:r w:rsidR="000F1853" w:rsidRPr="00CA0334">
        <w:t>ydroxy-3-</w:t>
      </w:r>
      <w:proofErr w:type="gramStart"/>
      <w:r w:rsidR="000F1853" w:rsidRPr="00CA0334">
        <w:t>methoxyphenyl)propane</w:t>
      </w:r>
      <w:proofErr w:type="gramEnd"/>
      <w:r w:rsidR="000F1853" w:rsidRPr="00CA0334">
        <w:t>-1,2-diol</w:t>
      </w:r>
      <w:r w:rsidR="000F1853">
        <w:t xml:space="preserve"> (</w:t>
      </w:r>
      <w:proofErr w:type="spellStart"/>
      <w:r w:rsidR="000F1853">
        <w:t>threo</w:t>
      </w:r>
      <w:proofErr w:type="spellEnd"/>
      <w:r w:rsidR="000F1853">
        <w:t>-GD) (</w:t>
      </w:r>
      <w:proofErr w:type="spellStart"/>
      <w:r w:rsidR="000F1853" w:rsidRPr="000F1853">
        <w:rPr>
          <w:i/>
        </w:rPr>
        <w:t>BioCrick</w:t>
      </w:r>
      <w:proofErr w:type="spellEnd"/>
      <w:r w:rsidR="000F1853" w:rsidRPr="000F1853">
        <w:rPr>
          <w:i/>
        </w:rPr>
        <w:t xml:space="preserve"> Co. Ltd., Chengdu, Sichuan, China</w:t>
      </w:r>
      <w:r w:rsidR="000F1853">
        <w:t>)</w:t>
      </w:r>
      <w:r w:rsidR="00000C24">
        <w:t>. Assay</w:t>
      </w:r>
      <w:r w:rsidR="003F69A8">
        <w:t xml:space="preserve"> conditions were </w:t>
      </w:r>
      <w:r w:rsidR="00000C24">
        <w:t>set as</w:t>
      </w:r>
      <w:r>
        <w:t xml:space="preserve"> previously</w:t>
      </w:r>
      <w:r w:rsidR="00000C24">
        <w:t xml:space="preserve"> described, with NADH</w:t>
      </w:r>
      <w:r>
        <w:t>/NAD+</w:t>
      </w:r>
      <w:r w:rsidR="00000C24">
        <w:t xml:space="preserve"> added immediately prior to measurement </w:t>
      </w:r>
      <w:r w:rsidR="00390C07">
        <w:t xml:space="preserve">of optical density at 340 nm </w:t>
      </w:r>
      <w:r w:rsidR="00000C24">
        <w:t xml:space="preserve">on </w:t>
      </w:r>
      <w:r>
        <w:t xml:space="preserve">an </w:t>
      </w:r>
      <w:proofErr w:type="spellStart"/>
      <w:r>
        <w:t>Olis</w:t>
      </w:r>
      <w:proofErr w:type="spellEnd"/>
      <w:r>
        <w:t xml:space="preserve"> DW-2000 spectrophotometer </w:t>
      </w:r>
      <w:r w:rsidRPr="00A138CB">
        <w:rPr>
          <w:i/>
        </w:rPr>
        <w:t>(OLIS, Inc., Athens, GA, USA)</w:t>
      </w:r>
      <w:r w:rsidR="00000C24" w:rsidRPr="00A138CB">
        <w:rPr>
          <w:i/>
        </w:rPr>
        <w:t>.</w:t>
      </w:r>
      <w:r w:rsidRPr="00A138CB">
        <w:rPr>
          <w:i/>
        </w:rPr>
        <w:t xml:space="preserve"> </w:t>
      </w:r>
      <w:r>
        <w:t>An assay with no cofactor was used as the reference for each run. Substrate concentrations were varied to determine the kinetic parameters of each enzyme.</w:t>
      </w:r>
    </w:p>
    <w:p w14:paraId="69FC2345" w14:textId="218F8FE0" w:rsidR="001E1E79" w:rsidRPr="009B6EDD" w:rsidRDefault="00254D77" w:rsidP="009B6EDD">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248BF40" w14:textId="4F454894" w:rsidR="00892654" w:rsidRDefault="001E1E79" w:rsidP="00B50A3D">
      <w:pPr>
        <w:spacing w:line="480" w:lineRule="auto"/>
        <w:ind w:firstLine="720"/>
      </w:pPr>
      <w:r w:rsidRPr="001E1E79">
        <w:t xml:space="preserve">Quantitative analyses of </w:t>
      </w:r>
      <w:r>
        <w:t>G</w:t>
      </w:r>
      <w:r w:rsidR="00A269C0">
        <w:t>-diketone, GP-1,</w:t>
      </w:r>
      <w:r>
        <w:t xml:space="preserve"> and </w:t>
      </w:r>
      <w:proofErr w:type="spellStart"/>
      <w:r>
        <w:t>vanillic</w:t>
      </w:r>
      <w:proofErr w:type="spellEnd"/>
      <w:r>
        <w:t xml:space="preserve"> acid,</w:t>
      </w:r>
      <w:r w:rsidRPr="001E1E79">
        <w:t xml:space="preserve"> were performed on a Shimadzu triple quadrupole liquid chromatography mass spectrometer (LC-MS) (</w:t>
      </w:r>
      <w:r w:rsidR="00254D77">
        <w:t xml:space="preserve">Shimadzu model </w:t>
      </w:r>
      <w:proofErr w:type="spellStart"/>
      <w:r w:rsidRPr="001E1E79">
        <w:t>Nexera</w:t>
      </w:r>
      <w:proofErr w:type="spellEnd"/>
      <w:r w:rsidRPr="001E1E79">
        <w:t xml:space="preserve"> XR</w:t>
      </w:r>
      <w:r w:rsidR="00254D77">
        <w:t>,</w:t>
      </w:r>
      <w:r w:rsidRPr="001E1E79">
        <w:t xml:space="preserve"> HPLC-8045 MS/MS)</w:t>
      </w:r>
      <w:r>
        <w:t xml:space="preserve">. </w:t>
      </w:r>
      <w:r w:rsidRPr="001E1E79">
        <w:t xml:space="preserve">Reverse-phase HPLC was performed using a binary gradient mobile phase consisting of Solvent A (0.2% formic acid in water) and </w:t>
      </w:r>
      <w:r w:rsidR="00A269C0">
        <w:t>solvent B (</w:t>
      </w:r>
      <w:r w:rsidRPr="001E1E79">
        <w:t>methanol</w:t>
      </w:r>
      <w:r w:rsidR="00A269C0">
        <w:t xml:space="preserve">) at a flow rate of 0.4 ml/min. </w:t>
      </w:r>
      <w:r w:rsidR="00A269C0" w:rsidRPr="00A269C0">
        <w:t>The column was conditioned at 5% B, the elution program was 5% B hold 0.1 min, ramp to 20% B at 0.5 min, ramp to 30% B at 3.5 min, ramp to 50% B at 5 min, ramp to 95% B at 5 min and hold for 1.5 min to wash the column, then reset the column by returning to 5% B at 7 min and holding for 2.5 min to equilibrate the column for the next injection</w:t>
      </w:r>
      <w:r w:rsidR="00A269C0">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rsidR="00A269C0">
        <w:t xml:space="preserve">listed above </w:t>
      </w:r>
      <w:r w:rsidRPr="001E1E79">
        <w:t>were detected by multiple-reaction-monitoring (MRM) and quantified using the st</w:t>
      </w:r>
      <w:r>
        <w:t>rongest MRM transition (</w:t>
      </w:r>
      <w:commentRangeStart w:id="1"/>
      <w:r>
        <w:t>Table</w:t>
      </w:r>
      <w:commentRangeEnd w:id="1"/>
      <w:r w:rsidR="00F40162">
        <w:rPr>
          <w:rStyle w:val="CommentReference"/>
        </w:rPr>
        <w:commentReference w:id="1"/>
      </w:r>
      <w:r>
        <w:t xml:space="preserve"> </w:t>
      </w:r>
      <w:r w:rsidRPr="009B6EDD">
        <w:rPr>
          <w:highlight w:val="yellow"/>
        </w:rPr>
        <w:t>NN</w:t>
      </w:r>
      <w:r w:rsidRPr="001E1E79">
        <w:t>)</w:t>
      </w:r>
      <w:r>
        <w:t xml:space="preserve">. </w:t>
      </w:r>
      <w:proofErr w:type="spellStart"/>
      <w:r w:rsidR="00254D77">
        <w:t>Threo</w:t>
      </w:r>
      <w:proofErr w:type="spellEnd"/>
      <w:r w:rsidR="00254D77">
        <w:t>-GD</w:t>
      </w:r>
      <w:r>
        <w:t xml:space="preserve"> was </w:t>
      </w:r>
      <w:r w:rsidR="00892654">
        <w:t>analyzed</w:t>
      </w:r>
      <w:r>
        <w:t xml:space="preserve"> by HPLC-UV</w:t>
      </w:r>
      <w:r w:rsidR="00892654">
        <w:t xml:space="preserve"> (</w:t>
      </w:r>
      <w:r w:rsidR="00892654" w:rsidRPr="00892654">
        <w:t xml:space="preserve">Shimadzu </w:t>
      </w:r>
      <w:r w:rsidR="00254D77">
        <w:t xml:space="preserve">model </w:t>
      </w:r>
      <w:r w:rsidR="00892654" w:rsidRPr="00892654">
        <w:t>SPD-M20A spectrophotometer</w:t>
      </w:r>
      <w:r w:rsidR="00892654">
        <w:t xml:space="preserve">) using the same HPLC conditions described above. </w:t>
      </w:r>
      <w:proofErr w:type="spellStart"/>
      <w:r w:rsidR="00254D77">
        <w:t>Threo</w:t>
      </w:r>
      <w:proofErr w:type="spellEnd"/>
      <w:r w:rsidR="00254D77">
        <w:t>-</w:t>
      </w:r>
      <w:r w:rsidR="00892654">
        <w:t xml:space="preserve">GD was quantified by light absorbance at </w:t>
      </w:r>
      <w:r w:rsidR="00892654">
        <w:rPr>
          <w:rFonts w:ascii="Calibri" w:hAnsi="Calibri" w:cs="Calibri"/>
        </w:rPr>
        <w:t>λ</w:t>
      </w:r>
      <w:r w:rsidR="00892654">
        <w:t xml:space="preserve"> = 280 nm.</w:t>
      </w:r>
    </w:p>
    <w:p w14:paraId="51DC86AE" w14:textId="0FE8F4D2" w:rsidR="001E1E79" w:rsidRDefault="005D5F79" w:rsidP="00B50A3D">
      <w:pPr>
        <w:spacing w:line="480" w:lineRule="auto"/>
        <w:ind w:firstLine="720"/>
      </w:pPr>
      <w:r>
        <w:t>Chemical analysis to identify GP-1, G</w:t>
      </w:r>
      <w:r w:rsidR="00254D77">
        <w:t>P</w:t>
      </w:r>
      <w:r>
        <w:t xml:space="preserve">-2, </w:t>
      </w:r>
      <w:proofErr w:type="spellStart"/>
      <w:r w:rsidR="00254D77">
        <w:t>threo</w:t>
      </w:r>
      <w:proofErr w:type="spellEnd"/>
      <w:r w:rsidR="00254D77">
        <w:t>-</w:t>
      </w:r>
      <w:r>
        <w:t xml:space="preserve">GD, and </w:t>
      </w:r>
      <w:r w:rsidR="00254D77">
        <w:t>erythro-</w:t>
      </w:r>
      <w:r>
        <w:t xml:space="preserve">GD were performed by gas chromatography mass spectrometry (GC-MS). </w:t>
      </w:r>
      <w:r w:rsidRPr="005D5F79">
        <w:t xml:space="preserve">Sample aliquots (150 </w:t>
      </w:r>
      <w:proofErr w:type="spellStart"/>
      <w:r w:rsidRPr="005D5F79">
        <w:t>μL</w:t>
      </w:r>
      <w:proofErr w:type="spellEnd"/>
      <w:r w:rsidRPr="005D5F79">
        <w:t xml:space="preserve">) were acidified with </w:t>
      </w:r>
      <w:proofErr w:type="spellStart"/>
      <w:r w:rsidRPr="005D5F79">
        <w:lastRenderedPageBreak/>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trimethylsilyl)trifluoro- acetamide with trimethylchlorosilane (99 : 1, w/w, Sigma) and 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rsidR="006D1506">
        <w:t xml:space="preserve"> GC-MS spectrum and retention times for GP-1 and </w:t>
      </w:r>
      <w:proofErr w:type="spellStart"/>
      <w:r w:rsidR="006D1506">
        <w:t>threo</w:t>
      </w:r>
      <w:proofErr w:type="spellEnd"/>
      <w:r w:rsidR="006D1506">
        <w:t>-GD were compared with authentic standards.</w:t>
      </w:r>
      <w:r w:rsidR="00B949ED">
        <w:t xml:space="preserve"> Identity of GP-2 was confirmed by comparison with published GC-MS spectrum </w:t>
      </w:r>
      <w:r w:rsidR="009B6EDD">
        <w:fldChar w:fldCharType="begin" w:fldLock="1"/>
      </w:r>
      <w:r w:rsidR="00F17BF3">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B6EDD">
        <w:fldChar w:fldCharType="separate"/>
      </w:r>
      <w:r w:rsidR="009B6EDD" w:rsidRPr="009B6EDD">
        <w:rPr>
          <w:noProof/>
        </w:rPr>
        <w:t>(14)</w:t>
      </w:r>
      <w:r w:rsidR="009B6EDD">
        <w:fldChar w:fldCharType="end"/>
      </w:r>
      <w:r w:rsidR="00B949ED">
        <w:t xml:space="preserve">. Identity of erythro-GD was elucidated by GC-MS spectrum comparison with the one produced by </w:t>
      </w:r>
      <w:proofErr w:type="spellStart"/>
      <w:r w:rsidR="00B949ED">
        <w:t>threo</w:t>
      </w:r>
      <w:proofErr w:type="spellEnd"/>
      <w:r w:rsidR="00B949ED">
        <w:t>-GD authentic standard.</w:t>
      </w:r>
    </w:p>
    <w:p w14:paraId="2605EFD9" w14:textId="77777777" w:rsidR="00F76D56" w:rsidRPr="001E1E79" w:rsidRDefault="00F76D56">
      <w:pPr>
        <w:rPr>
          <w:rFonts w:ascii="Georgia" w:eastAsiaTheme="minorHAnsi" w:hAnsi="Georgia" w:cstheme="minorBidi"/>
          <w:b/>
        </w:rPr>
      </w:pPr>
      <w:r w:rsidRPr="001E1E79">
        <w:br w:type="page"/>
      </w:r>
    </w:p>
    <w:p w14:paraId="04A23BCB" w14:textId="54DFBA96" w:rsidR="00680124" w:rsidRDefault="00680124" w:rsidP="00B50A3D">
      <w:pPr>
        <w:pStyle w:val="Heading1"/>
      </w:pPr>
      <w:r>
        <w:lastRenderedPageBreak/>
        <w:t>Results</w:t>
      </w:r>
    </w:p>
    <w:p w14:paraId="4E830047" w14:textId="7188E01F"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1BB880EE"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 xml:space="preserve">1-(4-hydroxy-3,4-dimethoxyphenyl)-1,2-propane </w:t>
      </w:r>
      <w:proofErr w:type="spellStart"/>
      <w:r w:rsidR="0001371C">
        <w:t>dione</w:t>
      </w:r>
      <w:proofErr w:type="spellEnd"/>
      <w:r w:rsidR="0001371C">
        <w:t xml:space="preserv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a pathway that </w:t>
      </w:r>
      <w:r w:rsidR="0039080A">
        <w:t xml:space="preserve">included </w:t>
      </w:r>
      <w:r w:rsidR="00186624">
        <w:t xml:space="preserve">PDC </w:t>
      </w:r>
      <w:r w:rsidR="0039080A">
        <w:t>as an intermediate</w:t>
      </w:r>
      <w:r w:rsidR="00186624">
        <w:t xml:space="preserve">. </w:t>
      </w:r>
      <w:r w:rsidR="00EE1F4E">
        <w:t xml:space="preserve">However, the </w:t>
      </w:r>
      <w:r w:rsidR="001F25FD">
        <w:t xml:space="preserve">pathway and enzymes involved in </w:t>
      </w:r>
      <w:r w:rsidR="00EE1F4E">
        <w:t xml:space="preserve">aromatic diketone degradation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the 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511712EF"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the 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6D71F1">
        <w:t>H</w:t>
      </w:r>
      <w:r w:rsidR="00A149A9">
        <w:t>PL</w:t>
      </w:r>
      <w:r w:rsidR="006D71F1">
        <w:t>C</w:t>
      </w:r>
      <w:r w:rsidR="00BD06C7">
        <w:t>-MS</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8D26C1">
        <w:rPr>
          <w:iCs/>
        </w:rPr>
        <w:t>, Figure S1</w:t>
      </w:r>
      <w:r w:rsidR="0018498A" w:rsidRPr="00AD5854">
        <w:rPr>
          <w:iCs/>
        </w:rPr>
        <w:t>)</w:t>
      </w:r>
      <w:r w:rsidR="00A22C74">
        <w:t xml:space="preserve">. </w:t>
      </w:r>
      <w:r w:rsidR="006D71F1">
        <w:t>HPLC</w:t>
      </w:r>
      <w:r w:rsidR="00B03AD5">
        <w:t>-MS and HPLC-UV</w:t>
      </w:r>
      <w:r w:rsidR="006D71F1">
        <w:t xml:space="preserve"> analysis </w:t>
      </w:r>
      <w:r w:rsidR="0039080A">
        <w:t xml:space="preserve">of extracellular materials </w:t>
      </w:r>
      <w:r w:rsidR="00F367D0">
        <w:t xml:space="preserve">also </w:t>
      </w:r>
      <w:r w:rsidR="00E05185">
        <w:t>quantified</w:t>
      </w:r>
      <w:r w:rsidR="00EE1F4E">
        <w:t xml:space="preserve"> </w:t>
      </w:r>
      <w:r w:rsidR="00A22C74">
        <w:t xml:space="preserve">the </w:t>
      </w:r>
      <w:r w:rsidR="006D71F1">
        <w:t xml:space="preserve">time-dependent </w:t>
      </w:r>
      <w:r w:rsidR="00A22C74">
        <w:t xml:space="preserve">accumulation </w:t>
      </w:r>
      <w:r w:rsidR="006D71F1">
        <w:t xml:space="preserve">and subsequent loss </w:t>
      </w:r>
      <w:r w:rsidR="00A22C74">
        <w:t xml:space="preserve">of </w:t>
      </w:r>
      <w:r w:rsidR="00BD06C7">
        <w:t xml:space="preserve">GP-1 and </w:t>
      </w:r>
      <w:proofErr w:type="spellStart"/>
      <w:r w:rsidR="00B949ED">
        <w:t>threo</w:t>
      </w:r>
      <w:proofErr w:type="spellEnd"/>
      <w:r w:rsidR="00B949ED">
        <w:t>-</w:t>
      </w:r>
      <w:r w:rsidR="00BD06C7">
        <w:t>GD</w:t>
      </w:r>
      <w:r w:rsidR="00E05185">
        <w:t xml:space="preserve"> via comparison to authentic standards</w:t>
      </w:r>
      <w:r w:rsidR="00B75631">
        <w:t xml:space="preserve"> (Figure 1</w:t>
      </w:r>
      <w:r w:rsidR="00E05185">
        <w:t>, Figure S1</w:t>
      </w:r>
      <w:r w:rsidR="00B75631">
        <w:t>)</w:t>
      </w:r>
      <w:r w:rsidR="00BD06C7">
        <w:t xml:space="preserve">. </w:t>
      </w:r>
      <w:r w:rsidR="003A7621">
        <w:t xml:space="preserve">One interpretation of these observations is that </w:t>
      </w:r>
      <w:r w:rsidR="00E05185">
        <w:t xml:space="preserve">GP-1 and </w:t>
      </w:r>
      <w:proofErr w:type="spellStart"/>
      <w:r w:rsidR="00E05185">
        <w:t>threo</w:t>
      </w:r>
      <w:proofErr w:type="spellEnd"/>
      <w:r w:rsidR="00E05185">
        <w:t xml:space="preserve">-GD are </w:t>
      </w:r>
      <w:r w:rsidR="003A7621">
        <w:t>intermediate</w:t>
      </w:r>
      <w:r w:rsidR="00E05185">
        <w:t>s</w:t>
      </w:r>
      <w:r w:rsidR="003A7621">
        <w:t xml:space="preserve"> in the metabolism of </w:t>
      </w:r>
      <w:r w:rsidR="00E05185">
        <w:t>the G-diketone</w:t>
      </w:r>
      <w:r w:rsidR="003A7621">
        <w:t xml:space="preserve">. </w:t>
      </w:r>
      <w:r w:rsidR="00E05185">
        <w:t>To identify compounds that appear transiently during growth in the presence of the G-diketone, we analyzed the supernatant</w:t>
      </w:r>
      <w:r w:rsidR="00D32102">
        <w:t xml:space="preserve"> from </w:t>
      </w:r>
      <w:r w:rsidR="00BD06C7">
        <w:t xml:space="preserve">samples taken at 75.5 </w:t>
      </w:r>
      <w:proofErr w:type="spellStart"/>
      <w:r w:rsidR="00BD06C7">
        <w:t>hr</w:t>
      </w:r>
      <w:proofErr w:type="spellEnd"/>
      <w:r w:rsidR="00E05185">
        <w:t xml:space="preserve"> and</w:t>
      </w:r>
      <w:r w:rsidR="00BD06C7">
        <w:t xml:space="preserve"> 98 </w:t>
      </w:r>
      <w:proofErr w:type="spellStart"/>
      <w:r w:rsidR="00BD06C7">
        <w:t>hr</w:t>
      </w:r>
      <w:proofErr w:type="spellEnd"/>
      <w:r w:rsidR="00E05185">
        <w:t xml:space="preserve"> (greatest concentrations of GP-1 and </w:t>
      </w:r>
      <w:proofErr w:type="spellStart"/>
      <w:r w:rsidR="00E05185">
        <w:t>threo</w:t>
      </w:r>
      <w:proofErr w:type="spellEnd"/>
      <w:r w:rsidR="00E05185">
        <w:t>-GD, respectively) by GC-MS (Figure S2)</w:t>
      </w:r>
      <w:r w:rsidR="00D32102">
        <w:t>.</w:t>
      </w:r>
      <w:r w:rsidR="00A22C74" w:rsidRPr="000E4184">
        <w:t xml:space="preserve"> </w:t>
      </w:r>
      <w:r w:rsidR="00D32102">
        <w:t xml:space="preserve">The GC trace </w:t>
      </w:r>
      <w:r w:rsidR="00E05185">
        <w:t>confirmed</w:t>
      </w:r>
      <w:r w:rsidR="00D32102">
        <w:t xml:space="preserve"> the </w:t>
      </w:r>
      <w:r w:rsidR="00BD06C7">
        <w:t>pre</w:t>
      </w:r>
      <w:r w:rsidR="00950C8A">
        <w:t>sence of GP-1 and</w:t>
      </w:r>
      <w:r w:rsidR="00BD06C7">
        <w:t xml:space="preserve"> </w:t>
      </w:r>
      <w:proofErr w:type="spellStart"/>
      <w:r w:rsidR="00CA7EBB">
        <w:t>threo</w:t>
      </w:r>
      <w:proofErr w:type="spellEnd"/>
      <w:r w:rsidR="00CA7EBB">
        <w:t>-</w:t>
      </w:r>
      <w:r w:rsidR="00BD06C7">
        <w:t>GD</w:t>
      </w:r>
      <w:r w:rsidR="00E05185">
        <w:t xml:space="preserve"> (Figure S2). We also observed a</w:t>
      </w:r>
      <w:r w:rsidR="002C5489">
        <w:t xml:space="preserve"> peak </w:t>
      </w:r>
      <w:r w:rsidR="00812458">
        <w:t xml:space="preserve">with </w:t>
      </w:r>
      <w:r w:rsidR="00CA7EBB">
        <w:t>a</w:t>
      </w:r>
      <w:r w:rsidR="00E05185">
        <w:t>n</w:t>
      </w:r>
      <w:r w:rsidR="00812458">
        <w:t xml:space="preserve"> MS spectrum similar to the </w:t>
      </w:r>
      <w:r w:rsidR="00E05185">
        <w:t>previously published</w:t>
      </w:r>
      <w:r w:rsidR="00812458">
        <w:t xml:space="preserve"> spectrum of</w:t>
      </w:r>
      <w:r w:rsidR="002C5489">
        <w:t xml:space="preserve"> GP-2</w:t>
      </w:r>
      <w:r w:rsidR="00812458">
        <w:t xml:space="preserve"> </w:t>
      </w:r>
      <w:r w:rsidR="00E05185">
        <w:fldChar w:fldCharType="begin" w:fldLock="1"/>
      </w:r>
      <w:r w:rsidR="00E05185">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260AE7">
        <w:t>, and another peak 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GD was observed (</w:t>
      </w:r>
      <w:r w:rsidR="00E05185">
        <w:t>Figure S2</w:t>
      </w:r>
      <w:r w:rsidR="00260AE7">
        <w:t>).</w:t>
      </w:r>
      <w:r w:rsidR="00CA7EBB">
        <w:t xml:space="preserve"> We hypothesize that this second peak corresponds to the </w:t>
      </w:r>
      <w:proofErr w:type="spellStart"/>
      <w:r w:rsidR="00CA7EBB">
        <w:t>erythro</w:t>
      </w:r>
      <w:proofErr w:type="spellEnd"/>
      <w:r w:rsidR="00CA7EBB">
        <w:t xml:space="preserve"> isomer of </w:t>
      </w:r>
      <w:proofErr w:type="spellStart"/>
      <w:r w:rsidR="00CA7EBB">
        <w:t>threo</w:t>
      </w:r>
      <w:proofErr w:type="spellEnd"/>
      <w:r w:rsidR="00CA7EBB">
        <w:t>-GD</w:t>
      </w:r>
      <w:r w:rsidR="00E05185">
        <w:t>.</w:t>
      </w:r>
      <w:r w:rsidR="00706851">
        <w:t xml:space="preserve"> The </w:t>
      </w:r>
      <w:r w:rsidR="00706851">
        <w:lastRenderedPageBreak/>
        <w:t xml:space="preserve">identity of the observed peaks suggested that they could be byproducts or metabolic intermediates of the G-diketone in which either one or both of the ketones were reduced to a hydroxyl group.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40518F97"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1E7A53">
        <w:rPr>
          <w:szCs w:val="28"/>
        </w:rPr>
        <w:t xml:space="preserve">the </w:t>
      </w:r>
      <w:r>
        <w:rPr>
          <w:szCs w:val="28"/>
        </w:rPr>
        <w:t>G-diketone,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alone, or with </w:t>
      </w:r>
      <w:r w:rsidR="001E7A53">
        <w:rPr>
          <w:szCs w:val="28"/>
        </w:rPr>
        <w:t xml:space="preserve">the </w:t>
      </w:r>
      <w:r>
        <w:rPr>
          <w:szCs w:val="28"/>
        </w:rPr>
        <w:t>G-diketone</w:t>
      </w:r>
      <w:r w:rsidR="00F50D90">
        <w:rPr>
          <w:szCs w:val="28"/>
        </w:rPr>
        <w:t xml:space="preserve"> </w:t>
      </w:r>
      <w:r w:rsidR="00EE1296">
        <w:rPr>
          <w:szCs w:val="28"/>
        </w:rPr>
        <w:t xml:space="preserve">or </w:t>
      </w:r>
      <w:r w:rsidR="008F5EDA">
        <w:rPr>
          <w:szCs w:val="28"/>
        </w:rPr>
        <w:t>an</w:t>
      </w:r>
      <w:r>
        <w:rPr>
          <w:szCs w:val="28"/>
        </w:rPr>
        <w:t xml:space="preserve">other G-type aromatic </w:t>
      </w:r>
      <w:r w:rsidR="00306DE5">
        <w:rPr>
          <w:szCs w:val="28"/>
        </w:rPr>
        <w:t xml:space="preserve">(PCA, </w:t>
      </w:r>
      <w:proofErr w:type="spellStart"/>
      <w:r w:rsidR="00306DE5">
        <w:rPr>
          <w:szCs w:val="28"/>
        </w:rPr>
        <w:t>vanillic</w:t>
      </w:r>
      <w:proofErr w:type="spellEnd"/>
      <w:r w:rsidR="00306DE5">
        <w:rPr>
          <w:szCs w:val="28"/>
        </w:rPr>
        <w:t xml:space="preserve"> acid, vanillin, </w:t>
      </w:r>
      <w:r w:rsidR="009322DF">
        <w:rPr>
          <w:szCs w:val="28"/>
        </w:rPr>
        <w:t>GP</w:t>
      </w:r>
      <w:r w:rsidR="00FD21F9">
        <w:rPr>
          <w:szCs w:val="28"/>
        </w:rPr>
        <w:t>-1</w:t>
      </w:r>
      <w:r w:rsidR="009322DF">
        <w:rPr>
          <w:szCs w:val="28"/>
        </w:rPr>
        <w:t xml:space="preserve">, </w:t>
      </w:r>
      <w:r w:rsidR="00EE1296">
        <w:rPr>
          <w:szCs w:val="28"/>
        </w:rPr>
        <w:t xml:space="preserve">or </w:t>
      </w:r>
      <w:r w:rsidR="00306DE5">
        <w:rPr>
          <w:szCs w:val="28"/>
        </w:rPr>
        <w:t>ferulic acid)</w:t>
      </w:r>
      <w:r w:rsidR="00313693">
        <w:rPr>
          <w:szCs w:val="28"/>
        </w:rPr>
        <w:t xml:space="preserve"> (Dataset S1)</w:t>
      </w:r>
      <w:r w:rsidR="00306DE5">
        <w:rPr>
          <w:szCs w:val="28"/>
        </w:rPr>
        <w:t>.</w:t>
      </w:r>
      <w:r w:rsidR="0020522F">
        <w:rPr>
          <w:szCs w:val="28"/>
        </w:rPr>
        <w:t xml:space="preserve"> </w:t>
      </w:r>
      <w:r w:rsidR="005A4A7F">
        <w:rPr>
          <w:szCs w:val="28"/>
        </w:rPr>
        <w:t>We found that the abundance of s</w:t>
      </w:r>
      <w:r w:rsidR="00306DE5">
        <w:rPr>
          <w:szCs w:val="28"/>
        </w:rPr>
        <w:t xml:space="preserve">everal hundred </w:t>
      </w:r>
      <w:r w:rsidR="005A4A7F">
        <w:rPr>
          <w:szCs w:val="28"/>
        </w:rPr>
        <w:t xml:space="preserve">transcripts </w:t>
      </w:r>
      <w:r w:rsidR="00954AAD">
        <w:rPr>
          <w:szCs w:val="28"/>
        </w:rPr>
        <w:t xml:space="preserve">was </w:t>
      </w:r>
      <w:r w:rsidR="005A4A7F">
        <w:rPr>
          <w:szCs w:val="28"/>
        </w:rPr>
        <w:t xml:space="preserve">altered in cells growing in the presence of </w:t>
      </w:r>
      <w:r w:rsidR="00306DE5">
        <w:rPr>
          <w:szCs w:val="28"/>
        </w:rPr>
        <w:t>the G-diketone</w:t>
      </w:r>
      <w:r w:rsidR="005A4A7F">
        <w:rPr>
          <w:szCs w:val="28"/>
        </w:rPr>
        <w:t xml:space="preserve"> </w:t>
      </w:r>
      <w:r w:rsidR="00361227">
        <w:rPr>
          <w:szCs w:val="28"/>
        </w:rPr>
        <w:t xml:space="preserve">and </w:t>
      </w:r>
      <w:r w:rsidR="00C361A1">
        <w:rPr>
          <w:szCs w:val="28"/>
        </w:rPr>
        <w:t xml:space="preserve">the </w:t>
      </w:r>
      <w:r w:rsidR="00361227">
        <w:rPr>
          <w:szCs w:val="28"/>
        </w:rPr>
        <w:t xml:space="preserve">other G-type aromatics </w:t>
      </w:r>
      <w:r w:rsidR="00C361A1">
        <w:rPr>
          <w:szCs w:val="28"/>
        </w:rPr>
        <w:t xml:space="preserve">(Base G in Figure 2) </w:t>
      </w:r>
      <w:r w:rsidR="005A4A7F">
        <w:rPr>
          <w:szCs w:val="28"/>
        </w:rPr>
        <w:t xml:space="preserve">when compared </w:t>
      </w:r>
      <w:r w:rsidR="00C361A1">
        <w:rPr>
          <w:szCs w:val="28"/>
        </w:rPr>
        <w:t xml:space="preserve">to </w:t>
      </w:r>
      <w:r w:rsidR="00361227">
        <w:rPr>
          <w:szCs w:val="28"/>
        </w:rPr>
        <w:t>cell</w:t>
      </w:r>
      <w:r w:rsidR="00C361A1">
        <w:rPr>
          <w:szCs w:val="28"/>
        </w:rPr>
        <w:t>s</w:t>
      </w:r>
      <w:r w:rsidR="00361227">
        <w:rPr>
          <w:szCs w:val="28"/>
        </w:rPr>
        <w:t xml:space="preserve"> grown in the presence of </w:t>
      </w:r>
      <w:r w:rsidR="005A4A7F">
        <w:rPr>
          <w:szCs w:val="28"/>
        </w:rPr>
        <w:t>glucose</w:t>
      </w:r>
      <w:r w:rsidR="00361227">
        <w:rPr>
          <w:szCs w:val="28"/>
        </w:rPr>
        <w:t xml:space="preserve"> as a sole organic carbon course</w:t>
      </w:r>
      <w:r w:rsidR="005A4A7F">
        <w:rPr>
          <w:szCs w:val="28"/>
        </w:rPr>
        <w:t>.</w:t>
      </w:r>
      <w:r w:rsidR="00887859">
        <w:rPr>
          <w:szCs w:val="28"/>
        </w:rPr>
        <w:t xml:space="preserve"> </w:t>
      </w:r>
      <w:r w:rsidR="00B135A4">
        <w:rPr>
          <w:szCs w:val="28"/>
        </w:rPr>
        <w:t>Additional</w:t>
      </w:r>
      <w:r w:rsidR="00887859">
        <w:rPr>
          <w:szCs w:val="28"/>
        </w:rPr>
        <w:t xml:space="preserve"> differences in </w:t>
      </w:r>
      <w:r w:rsidR="002E37B9">
        <w:rPr>
          <w:szCs w:val="28"/>
        </w:rPr>
        <w:t xml:space="preserve">transcript abundance </w:t>
      </w:r>
      <w:r w:rsidR="00B135A4">
        <w:rPr>
          <w:szCs w:val="28"/>
        </w:rPr>
        <w:t xml:space="preserve">were observed </w:t>
      </w:r>
      <w:r w:rsidR="00887859">
        <w:rPr>
          <w:szCs w:val="28"/>
        </w:rPr>
        <w:t xml:space="preserve">between cultures grown in the </w:t>
      </w:r>
      <w:r w:rsidR="00B135A4">
        <w:rPr>
          <w:szCs w:val="28"/>
        </w:rPr>
        <w:t xml:space="preserve">presence of </w:t>
      </w:r>
      <w:r w:rsidR="009600D6">
        <w:rPr>
          <w:szCs w:val="28"/>
        </w:rPr>
        <w:t xml:space="preserve">G-diketone or </w:t>
      </w:r>
      <w:r w:rsidR="00B135A4">
        <w:rPr>
          <w:szCs w:val="28"/>
        </w:rPr>
        <w:t xml:space="preserve">GP-1 and the other </w:t>
      </w:r>
      <w:r w:rsidR="009600D6">
        <w:rPr>
          <w:szCs w:val="28"/>
        </w:rPr>
        <w:t xml:space="preserve">G </w:t>
      </w:r>
      <w:r w:rsidR="00B135A4">
        <w:rPr>
          <w:szCs w:val="28"/>
        </w:rPr>
        <w:t xml:space="preserve">aromatics </w:t>
      </w:r>
      <w:r w:rsidR="009A5481">
        <w:rPr>
          <w:szCs w:val="28"/>
        </w:rPr>
        <w:t>(Figure 2)</w:t>
      </w:r>
      <w:r w:rsidR="00887859">
        <w:rPr>
          <w:szCs w:val="28"/>
        </w:rPr>
        <w:t>.</w:t>
      </w:r>
      <w:r w:rsidR="00306DE5">
        <w:rPr>
          <w:szCs w:val="28"/>
        </w:rPr>
        <w:t xml:space="preserve"> </w:t>
      </w:r>
    </w:p>
    <w:p w14:paraId="557AFA9A" w14:textId="49C84495" w:rsidR="00710B58" w:rsidRPr="00F0463A"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Figure 2</w:t>
      </w:r>
      <w:r w:rsidR="00313693">
        <w:rPr>
          <w:szCs w:val="28"/>
        </w:rPr>
        <w:t>, Dataset S1</w:t>
      </w:r>
      <w:r>
        <w:rPr>
          <w:szCs w:val="28"/>
        </w:rPr>
        <w:t xml:space="preserve">), we focused on </w:t>
      </w:r>
      <w:r w:rsidR="00AD6B7D">
        <w:t>genes</w:t>
      </w:r>
      <w:r w:rsidR="00C54E77">
        <w:t xml:space="preserve"> </w:t>
      </w:r>
      <w:r w:rsidR="00353161">
        <w:t>encoding enzymes known 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D640B4">
        <w:t>3</w:t>
      </w:r>
      <w:r w:rsidR="00353161">
        <w:t xml:space="preserve">). </w:t>
      </w:r>
      <w:r w:rsidR="00120090">
        <w:t xml:space="preserve">Trends in transcript abundance for most of these genes were as expected; for example, </w:t>
      </w:r>
      <w:proofErr w:type="spellStart"/>
      <w:r w:rsidR="00120090">
        <w:rPr>
          <w:i/>
        </w:rPr>
        <w:t>ligAB</w:t>
      </w:r>
      <w:proofErr w:type="spellEnd"/>
      <w:r w:rsidR="00120090">
        <w:rPr>
          <w:i/>
        </w:rPr>
        <w:t xml:space="preserve">, </w:t>
      </w:r>
      <w:r w:rsidR="00120090">
        <w:t xml:space="preserve">which encode ring-opening dioxygenases, had increased transcript abundance in the presence of all tested aromatics compared to glucose, while </w:t>
      </w:r>
      <w:proofErr w:type="spellStart"/>
      <w:r w:rsidR="00120090">
        <w:rPr>
          <w:i/>
        </w:rPr>
        <w:t>ferAB</w:t>
      </w:r>
      <w:proofErr w:type="spellEnd"/>
      <w:r w:rsidR="00120090">
        <w:rPr>
          <w:i/>
        </w:rPr>
        <w:t xml:space="preserve">, </w:t>
      </w:r>
      <w:r w:rsidR="00120090">
        <w:t xml:space="preserve">which encode enzymes that act on the sidechain of ferulic acid, were only differentially expressed in the presence of ferulic acid (with the exception of slightly elevated but significant levels of </w:t>
      </w:r>
      <w:proofErr w:type="spellStart"/>
      <w:r w:rsidR="00120090">
        <w:rPr>
          <w:i/>
        </w:rPr>
        <w:t>ferA</w:t>
      </w:r>
      <w:proofErr w:type="spellEnd"/>
      <w:r w:rsidR="00120090">
        <w:rPr>
          <w:i/>
        </w:rPr>
        <w:t xml:space="preserve"> </w:t>
      </w:r>
      <w:r w:rsidR="00120090">
        <w:t xml:space="preserve">in the presence of vanillin) (Figure 3). Many genes encoding enzymes involved in dimer degradation were more abundant in the presence of the G-diketone or GP-1 (Figure 3). </w:t>
      </w:r>
      <w:r w:rsidR="00946A0E">
        <w:t>These differently expressed transcripts included those from g</w:t>
      </w:r>
      <w:r w:rsidR="00AD6B7D">
        <w:t xml:space="preserve">enes </w:t>
      </w:r>
      <w:r w:rsidR="00AD6B7D">
        <w:lastRenderedPageBreak/>
        <w:t>encoding NAD-dependent dehydrogenases (</w:t>
      </w:r>
      <w:proofErr w:type="spellStart"/>
      <w:r w:rsidR="00AD6B7D">
        <w:rPr>
          <w:i/>
        </w:rPr>
        <w:t>l</w:t>
      </w:r>
      <w:r w:rsidR="00AD6B7D" w:rsidRPr="00B567D1">
        <w:rPr>
          <w:i/>
        </w:rPr>
        <w:t>igD</w:t>
      </w:r>
      <w:proofErr w:type="spellEnd"/>
      <w:r w:rsidR="00AD6B7D" w:rsidRPr="00B567D1">
        <w:rPr>
          <w:i/>
        </w:rPr>
        <w:t xml:space="preserve">, </w:t>
      </w:r>
      <w:proofErr w:type="spellStart"/>
      <w:r w:rsidR="00AD6B7D">
        <w:rPr>
          <w:i/>
        </w:rPr>
        <w:t>l</w:t>
      </w:r>
      <w:r w:rsidR="00AD6B7D" w:rsidRPr="00B567D1">
        <w:rPr>
          <w:i/>
        </w:rPr>
        <w:t>igO</w:t>
      </w:r>
      <w:proofErr w:type="spellEnd"/>
      <w:r w:rsidR="00AD6B7D" w:rsidRPr="00B567D1">
        <w:rPr>
          <w:i/>
        </w:rPr>
        <w:t xml:space="preserve">,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AD6B7D">
        <w:t>)</w:t>
      </w:r>
      <w:r w:rsidR="00AD6B7D" w:rsidDel="00353161">
        <w:t xml:space="preserve"> </w:t>
      </w:r>
      <w:r w:rsidR="00AD6B7D">
        <w:t xml:space="preserve"> </w:t>
      </w:r>
      <w:r w:rsidR="00AD6B7D">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24)","plainTextFormattedCitation":"(15, 24)","previouslyFormattedCitation":"(15, 24)"},"properties":{"noteIndex":0},"schema":"https://github.com/citation-style-language/schema/raw/master/csl-citation.json"}</w:instrText>
      </w:r>
      <w:r w:rsidR="00AD6B7D">
        <w:fldChar w:fldCharType="separate"/>
      </w:r>
      <w:r w:rsidR="0073423E" w:rsidRPr="0073423E">
        <w:rPr>
          <w:noProof/>
        </w:rPr>
        <w:t>(15, 24)</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9B6EDD">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R)-aryl ether bond reveals the diversity of bacterial -etherases","type":"article-journal","volume":"294"},"uris":["http://www.mendeley.com/documents/?uuid=375a543e-448d-4413-97ba-30c25d4a1171"]}],"mendeley":{"formattedCitation":"(26)","plainTextFormattedCitation":"(26)","previouslyFormattedCitation":"(26)"},"properties":{"noteIndex":0},"schema":"https://github.com/citation-style-language/schema/raw/master/csl-citation.json"}</w:instrText>
      </w:r>
      <w:r w:rsidR="00AD6B7D">
        <w:fldChar w:fldCharType="separate"/>
      </w:r>
      <w:r w:rsidR="00C57330" w:rsidRPr="00C57330">
        <w:rPr>
          <w:noProof/>
        </w:rPr>
        <w:t>(26)</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GG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Figure S</w:t>
      </w:r>
      <w:r w:rsidR="00120090">
        <w:t>3</w:t>
      </w:r>
      <w:r w:rsidR="00AE1B1D">
        <w:t>), so the increase in abundance of these transcripts likely results from an increase in expression of several transcription units</w:t>
      </w:r>
      <w:r w:rsidR="00120090">
        <w:t xml:space="preserve"> </w:t>
      </w:r>
      <w:proofErr w:type="spellStart"/>
      <w:r w:rsidR="00120090">
        <w:t>rather</w:t>
      </w:r>
      <w:proofErr w:type="spellEnd"/>
      <w:r w:rsidR="00120090">
        <w:t xml:space="preserve"> than regulation of a single unit</w:t>
      </w:r>
      <w:r w:rsidR="00AE1B1D">
        <w:t>.</w:t>
      </w:r>
      <w:r w:rsidR="00F0463A">
        <w:t xml:space="preserve"> </w:t>
      </w:r>
    </w:p>
    <w:p w14:paraId="08D6D1F2" w14:textId="58F2CE36" w:rsidR="00FD21F9" w:rsidRDefault="00A4326C" w:rsidP="00373CED">
      <w:pPr>
        <w:spacing w:line="480" w:lineRule="auto"/>
        <w:ind w:firstLine="720"/>
      </w:pPr>
      <w:r>
        <w:t xml:space="preserve">We also </w:t>
      </w:r>
      <w:r w:rsidR="007335BD">
        <w:t xml:space="preserve">analyzed </w:t>
      </w:r>
      <w:r w:rsidR="00343832">
        <w:t xml:space="preserve">the </w:t>
      </w:r>
      <w:r>
        <w:t>supernatant</w:t>
      </w:r>
      <w:r w:rsidR="007335BD">
        <w:t>s</w:t>
      </w:r>
      <w:r>
        <w:t xml:space="preserve"> of </w:t>
      </w:r>
      <w:r w:rsidR="007335BD">
        <w:t xml:space="preserve">these same </w:t>
      </w:r>
      <w:r>
        <w:t xml:space="preserve">cultures via HPLC for </w:t>
      </w:r>
      <w:r w:rsidR="007335BD">
        <w:t xml:space="preserve">the presence of </w:t>
      </w:r>
      <w:r>
        <w:t xml:space="preserve">aromatic compounds. </w:t>
      </w:r>
      <w:r w:rsidR="00C949C7">
        <w:t xml:space="preserve">Cultures grown </w:t>
      </w:r>
      <w:r w:rsidR="007335BD">
        <w:t xml:space="preserve">in the presence of glucose and either </w:t>
      </w:r>
      <w:r w:rsidR="00C949C7">
        <w:t xml:space="preserve">PCA, </w:t>
      </w:r>
      <w:proofErr w:type="spellStart"/>
      <w:r w:rsidR="00C949C7">
        <w:t>vanillic</w:t>
      </w:r>
      <w:proofErr w:type="spellEnd"/>
      <w:r w:rsidR="00C949C7">
        <w:t xml:space="preserve"> acid, vanillin, </w:t>
      </w:r>
      <w:r w:rsidR="00D640B4">
        <w:t xml:space="preserve">or </w:t>
      </w:r>
      <w:r w:rsidR="00C949C7">
        <w:t>ferulic acid</w:t>
      </w:r>
      <w:r>
        <w:t xml:space="preserve"> contained </w:t>
      </w:r>
      <w:r w:rsidR="007335BD">
        <w:t xml:space="preserve">significant amounts of </w:t>
      </w:r>
      <w:r>
        <w:t xml:space="preserve">the aromatic </w:t>
      </w:r>
      <w:r w:rsidR="007335BD">
        <w:t xml:space="preserve">carbon source </w:t>
      </w:r>
      <w:r>
        <w:t>provided</w:t>
      </w:r>
      <w:r w:rsidR="00C949C7">
        <w:t xml:space="preserve"> and </w:t>
      </w:r>
      <w:r w:rsidR="00740705">
        <w:t xml:space="preserve">lower concentrations of </w:t>
      </w:r>
      <w:r w:rsidR="00C949C7">
        <w:t>known intermediates</w:t>
      </w:r>
      <w:r w:rsidR="007335BD">
        <w:t xml:space="preserve"> in their metabolism</w:t>
      </w:r>
      <w:r w:rsidR="00740705">
        <w:t xml:space="preserve"> (Dataset S</w:t>
      </w:r>
      <w:r w:rsidR="00120090">
        <w:t>2</w:t>
      </w:r>
      <w:r w:rsidR="00740705">
        <w:t>)</w:t>
      </w:r>
      <w:r w:rsidR="00C949C7">
        <w:t>.</w:t>
      </w:r>
      <w:r>
        <w:t xml:space="preserve"> </w:t>
      </w:r>
      <w:r w:rsidR="00AE1B1D" w:rsidRPr="00A149A9">
        <w:t>B</w:t>
      </w:r>
      <w:r w:rsidR="00FD21F9" w:rsidRPr="00373CED">
        <w:t xml:space="preserve">oth </w:t>
      </w:r>
      <w:proofErr w:type="spellStart"/>
      <w:r w:rsidR="00FD21F9" w:rsidRPr="00373CED">
        <w:t>vanillic</w:t>
      </w:r>
      <w:proofErr w:type="spellEnd"/>
      <w:r w:rsidR="00FD21F9" w:rsidRPr="00373CED">
        <w:t xml:space="preserve"> acid and vanillin were </w:t>
      </w:r>
      <w:r w:rsidR="00AE1B1D" w:rsidRPr="00A149A9">
        <w:t xml:space="preserve">found at low levels </w:t>
      </w:r>
      <w:r w:rsidR="00FD21F9" w:rsidRPr="00373CED">
        <w:t xml:space="preserve">in the </w:t>
      </w:r>
      <w:r w:rsidR="00AE1B1D" w:rsidRPr="00A149A9">
        <w:t xml:space="preserve">media of cells </w:t>
      </w:r>
      <w:r w:rsidR="00FD21F9" w:rsidRPr="00373CED">
        <w:t>grown on GP-1 (Dataset S</w:t>
      </w:r>
      <w:r w:rsidR="00120090">
        <w:t>2</w:t>
      </w:r>
      <w:r w:rsidR="00FD21F9" w:rsidRPr="00373CED">
        <w:t>)</w:t>
      </w:r>
      <w:r w:rsidR="00AE1B1D" w:rsidRPr="00A149A9">
        <w:t xml:space="preserve">. </w:t>
      </w:r>
      <w:r w:rsidR="00257CEC">
        <w:t xml:space="preserve">Since neither </w:t>
      </w:r>
      <w:proofErr w:type="spellStart"/>
      <w:r w:rsidR="00257CEC">
        <w:t>v</w:t>
      </w:r>
      <w:r w:rsidR="002E37B9">
        <w:t>anillic</w:t>
      </w:r>
      <w:proofErr w:type="spellEnd"/>
      <w:r w:rsidR="002E37B9">
        <w:t xml:space="preserve"> acid </w:t>
      </w:r>
      <w:r w:rsidR="00257CEC">
        <w:t>nor</w:t>
      </w:r>
      <w:r w:rsidR="002E37B9">
        <w:t xml:space="preserve"> vanillin </w:t>
      </w:r>
      <w:r w:rsidR="00AE1B1D">
        <w:t xml:space="preserve">are not present at detectable levels in </w:t>
      </w:r>
      <w:r w:rsidR="005A6D54">
        <w:t xml:space="preserve">our </w:t>
      </w:r>
      <w:r w:rsidR="00AE1B1D">
        <w:t xml:space="preserve">GP-1 </w:t>
      </w:r>
      <w:r w:rsidR="005A6D54">
        <w:t xml:space="preserve">stock </w:t>
      </w:r>
      <w:r w:rsidR="0089317B">
        <w:t>(Table S</w:t>
      </w:r>
      <w:r w:rsidR="00FA6718">
        <w:t>2</w:t>
      </w:r>
      <w:r w:rsidR="0089317B">
        <w:t>)</w:t>
      </w:r>
      <w:r w:rsidR="00373CED">
        <w:t xml:space="preserve">, the presence of these two aromatics in the media </w:t>
      </w:r>
      <w:r w:rsidR="002E37B9">
        <w:t xml:space="preserve">of cells grown on GP-1 </w:t>
      </w:r>
      <w:r w:rsidR="00AE1B1D" w:rsidRPr="00A149A9">
        <w:t>suggest</w:t>
      </w:r>
      <w:r w:rsidR="00373CED" w:rsidRPr="00A149A9">
        <w:t xml:space="preserve">s they are </w:t>
      </w:r>
      <w:r w:rsidR="00373CED">
        <w:t xml:space="preserve">byproducts of cellular </w:t>
      </w:r>
      <w:r w:rsidR="00373CED" w:rsidRPr="00A149A9">
        <w:t>metabolism</w:t>
      </w:r>
      <w:r w:rsidR="002E37B9">
        <w:t xml:space="preserve"> of this aromatic compound.</w:t>
      </w:r>
      <w:r w:rsidR="00765144">
        <w:rPr>
          <w:highlight w:val="yellow"/>
        </w:rPr>
        <w:t xml:space="preserve"> </w:t>
      </w: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78A39E8B" w:rsidR="008C018D" w:rsidRDefault="003128A7" w:rsidP="003128A7">
      <w:pPr>
        <w:spacing w:line="480" w:lineRule="auto"/>
      </w:pPr>
      <w:r>
        <w:tab/>
      </w:r>
      <w:r w:rsidR="00313693">
        <w:t>Based on significant changes in transcript abundance and their ability to act on ketone moieties, we</w:t>
      </w:r>
      <w:r w:rsidR="00FB2FCE">
        <w:t xml:space="preserve"> identifie</w:t>
      </w:r>
      <w:r w:rsidR="00257CEC">
        <w:t>d four</w:t>
      </w:r>
      <w:r w:rsidR="00FB2FCE">
        <w:t xml:space="preserve"> genes encoding </w:t>
      </w:r>
      <w:proofErr w:type="spellStart"/>
      <w:r w:rsidR="00FB2FCE">
        <w:t>Lig</w:t>
      </w:r>
      <w:proofErr w:type="spellEnd"/>
      <w:r w:rsidR="00FB2FCE">
        <w:t xml:space="preserve"> dehydrogenases that have previously been shown to oxidize β-O-4 linked aromatic dimers as candidates in a pathway for utilization of G-diketone and GP-1. </w:t>
      </w:r>
      <w:r w:rsidR="00C5486E">
        <w:t xml:space="preserve">To investigate </w:t>
      </w:r>
      <w:r w:rsidR="00FB2FCE">
        <w:t xml:space="preserve">a </w:t>
      </w:r>
      <w:r w:rsidR="00C5486E">
        <w:t xml:space="preserve">potential </w:t>
      </w:r>
      <w:r w:rsidR="00FB2FCE">
        <w:t xml:space="preserve">role </w:t>
      </w:r>
      <w:r w:rsidR="00C5486E">
        <w:t xml:space="preserve">of </w:t>
      </w:r>
      <w:r w:rsidR="00906805" w:rsidRPr="00DD014F">
        <w:rPr>
          <w:i/>
          <w:iCs/>
        </w:rPr>
        <w:t xml:space="preserve">N. </w:t>
      </w:r>
      <w:proofErr w:type="spellStart"/>
      <w:r w:rsidR="00906805" w:rsidRPr="00DD014F">
        <w:rPr>
          <w:i/>
          <w:iCs/>
        </w:rPr>
        <w:t>aromaticivorans</w:t>
      </w:r>
      <w:proofErr w:type="spellEnd"/>
      <w:r w:rsidR="00906805">
        <w:t xml:space="preserve"> </w:t>
      </w:r>
      <w:proofErr w:type="spellStart"/>
      <w:r w:rsidR="00C5486E">
        <w:t>Lig</w:t>
      </w:r>
      <w:proofErr w:type="spellEnd"/>
      <w:r w:rsidR="00C5486E">
        <w:t xml:space="preserve"> dehydrogenases </w:t>
      </w:r>
      <w:r w:rsidR="00FB2FCE">
        <w:t xml:space="preserve">with </w:t>
      </w:r>
      <w:r w:rsidR="00C5486E">
        <w:t>G-diketone, we</w:t>
      </w:r>
      <w:r w:rsidR="00766314">
        <w:t xml:space="preserve"> </w:t>
      </w:r>
      <w:r w:rsidR="00257CEC">
        <w:t xml:space="preserve">successfully </w:t>
      </w:r>
      <w:r w:rsidR="00766314">
        <w:t>purified</w:t>
      </w:r>
      <w:r w:rsidR="00257CEC">
        <w:t xml:space="preserve"> three of the four</w:t>
      </w:r>
      <w:r w:rsidR="00766314">
        <w:t xml:space="preserv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w:t>
      </w:r>
      <w:r w:rsidR="008C018D">
        <w:lastRenderedPageBreak/>
        <w:t xml:space="preserve">recombinant </w:t>
      </w:r>
      <w:proofErr w:type="spellStart"/>
      <w:r w:rsidR="008C018D" w:rsidRPr="00C55F96">
        <w:t>LigO</w:t>
      </w:r>
      <w:proofErr w:type="spellEnd"/>
      <w:r w:rsidR="008C018D" w:rsidRPr="00C55F96">
        <w:t xml:space="preserve"> </w:t>
      </w:r>
      <w:r w:rsidR="008C018D">
        <w:t>protein that was active when incubated with GGE, so no further assays were performed with this enzyme.</w:t>
      </w:r>
    </w:p>
    <w:p w14:paraId="0098C915" w14:textId="5C8DC8E7"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reduced in a time-dependent manner in the presence of NADH (Figure </w:t>
      </w:r>
      <w:r w:rsidR="00D53A35">
        <w:t>4</w:t>
      </w:r>
      <w:r>
        <w:t xml:space="preserve">). The time-dependent reduction of G-diketone required the presence of NADH (Figure </w:t>
      </w:r>
      <w:r w:rsidR="00D53A35">
        <w:t>4</w:t>
      </w:r>
      <w:r>
        <w:t xml:space="preserve">), suggesting that NADH is a cofactor for this activity with all three dehydrogenases. To better understand the </w:t>
      </w:r>
      <w:r w:rsidR="00D53A35">
        <w:t>reductive</w:t>
      </w:r>
      <w:r>
        <w:t xml:space="preserve"> activity of these dehydrogenases with G-diketone, we analyzed the aromatic products of the </w:t>
      </w:r>
      <w:r>
        <w:rPr>
          <w:i/>
        </w:rPr>
        <w:t xml:space="preserve">in vitro </w:t>
      </w:r>
      <w:r>
        <w:t xml:space="preserve">reactions by GC-MS (Figure </w:t>
      </w:r>
      <w:r w:rsidR="00D53A35">
        <w:t>5</w:t>
      </w:r>
      <w:r>
        <w:t xml:space="preserve">). </w:t>
      </w:r>
      <w:r w:rsidR="00D53A35">
        <w:t xml:space="preserve">When each enzyme was incubated with G-diketone and NADH for 24 hours, GP-2 was observed in all reactions while the G-diketone had disappeared (Figure 5). GP-2 was not present in the reactions at the initial timepoint (Figure 5). Only </w:t>
      </w:r>
      <w:proofErr w:type="spellStart"/>
      <w:r w:rsidR="00D53A35">
        <w:t>LigL</w:t>
      </w:r>
      <w:proofErr w:type="spellEnd"/>
      <w:r w:rsidR="00D53A35">
        <w:t xml:space="preserve"> was able to reduce GP-1, producing both </w:t>
      </w:r>
      <w:proofErr w:type="spellStart"/>
      <w:r w:rsidR="00D53A35">
        <w:t>threo</w:t>
      </w:r>
      <w:proofErr w:type="spellEnd"/>
      <w:r w:rsidR="00D53A35">
        <w:t xml:space="preserve">- and erythro-GD (Figure 5). No GD or depletion of GP-2 was observed with </w:t>
      </w:r>
      <w:proofErr w:type="spellStart"/>
      <w:r w:rsidR="00D53A35">
        <w:t>LigN</w:t>
      </w:r>
      <w:proofErr w:type="spellEnd"/>
      <w:r w:rsidR="00D53A35">
        <w:t xml:space="preserve"> or </w:t>
      </w:r>
      <w:proofErr w:type="spellStart"/>
      <w:r w:rsidR="00D53A35">
        <w:t>LigD</w:t>
      </w:r>
      <w:proofErr w:type="spellEnd"/>
      <w:r w:rsidR="00D53A35">
        <w:t xml:space="preserve"> (Figure 5).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reducing the </w:t>
      </w:r>
      <w:r w:rsidR="0030355D">
        <w:t>Cα</w:t>
      </w:r>
      <w:r w:rsidR="00D53A35">
        <w:t xml:space="preserve"> ketone when the C</w:t>
      </w:r>
      <w:r w:rsidR="00541694">
        <w:sym w:font="Symbol" w:char="F062"/>
      </w:r>
      <w:r w:rsidR="00D53A35">
        <w:t xml:space="preserve"> ketone is already </w:t>
      </w:r>
      <w:r w:rsidR="00541694">
        <w:t>reduced</w:t>
      </w:r>
      <w:r>
        <w:t xml:space="preserve">. </w:t>
      </w:r>
    </w:p>
    <w:p w14:paraId="34E6ED78" w14:textId="66FB6DBB" w:rsidR="0090680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F17BF3">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27)","plainTextFormattedCitation":"(27)","previouslyFormattedCitation":"(27)"},"properties":{"noteIndex":0},"schema":"https://github.com/citation-style-language/schema/raw/master/csl-citation.json"}</w:instrText>
      </w:r>
      <w:r>
        <w:fldChar w:fldCharType="separate"/>
      </w:r>
      <w:r w:rsidR="00F17BF3" w:rsidRPr="00F17BF3">
        <w:rPr>
          <w:noProof/>
        </w:rPr>
        <w:t>(27)</w:t>
      </w:r>
      <w:r>
        <w:fldChar w:fldCharType="end"/>
      </w:r>
      <w:r>
        <w:t xml:space="preserve">, we </w:t>
      </w:r>
      <w:r w:rsidR="00594726">
        <w:t xml:space="preserve">next </w:t>
      </w:r>
      <w:r w:rsidR="008C3A4E">
        <w:t xml:space="preserve">measured </w:t>
      </w:r>
      <w:r>
        <w:t xml:space="preserve">the kinetic parameters of these recombinant </w:t>
      </w:r>
      <w:proofErr w:type="spellStart"/>
      <w:r>
        <w:t>Lig</w:t>
      </w:r>
      <w:proofErr w:type="spellEnd"/>
      <w:r>
        <w:t xml:space="preserve"> proteins via spectrophotometric NADH oxidation/NAD+ reduction assays with </w:t>
      </w:r>
      <w:proofErr w:type="spellStart"/>
      <w:r>
        <w:t>guaiacyl</w:t>
      </w:r>
      <w:proofErr w:type="spellEnd"/>
      <w:r>
        <w:t>-glycerol-β-</w:t>
      </w:r>
      <w:proofErr w:type="spellStart"/>
      <w:r>
        <w:t>guaiacyl</w:t>
      </w:r>
      <w:proofErr w:type="spellEnd"/>
      <w:r>
        <w:t xml:space="preserve"> ether (GGE), a </w:t>
      </w:r>
      <w:r w:rsidR="00F51152">
        <w:t xml:space="preserve">model </w:t>
      </w:r>
      <w:r>
        <w:t>β-O-4 linked aromatic dimer as substrate</w:t>
      </w:r>
      <w:r w:rsidR="00FA6718">
        <w:t xml:space="preserve">, </w:t>
      </w:r>
      <w:r w:rsidR="0023349C">
        <w:t xml:space="preserve">compared to </w:t>
      </w:r>
      <w:r w:rsidR="00FA6718">
        <w:t xml:space="preserve">G-diketone and </w:t>
      </w:r>
      <w:proofErr w:type="spellStart"/>
      <w:r w:rsidR="00FA6718">
        <w:t>threo</w:t>
      </w:r>
      <w:proofErr w:type="spellEnd"/>
      <w:r w:rsidR="00FA6718">
        <w:t>-GD</w:t>
      </w:r>
      <w:r>
        <w:t xml:space="preserve"> (</w:t>
      </w:r>
      <w:r w:rsidR="00BE7ED5">
        <w:t xml:space="preserve">Figure </w:t>
      </w:r>
      <w:r w:rsidR="00FA6718">
        <w:t>6</w:t>
      </w:r>
      <w:r>
        <w:t xml:space="preserve">). </w:t>
      </w:r>
      <w:r w:rsidR="00FA6718">
        <w:t>We attempted to measure kinetic parameters with GP-1 and NADH</w:t>
      </w:r>
      <w:r w:rsidR="00FA6718">
        <w:t xml:space="preserve"> as the substrates</w:t>
      </w:r>
      <w:r w:rsidR="00FA6718">
        <w:t>, but absorbance of a putative reaction product at 340 nm interfered with our ability to monitor NADH oxidation</w:t>
      </w:r>
      <w:r w:rsidR="00FA6718">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w:t>
      </w:r>
      <w:r>
        <w:lastRenderedPageBreak/>
        <w:t>saturation constants (K</w:t>
      </w:r>
      <w:r w:rsidRPr="005C5DF0">
        <w:rPr>
          <w:vertAlign w:val="subscript"/>
        </w:rPr>
        <w:t>m</w:t>
      </w:r>
      <w:r>
        <w:t>) when incubated with GGE and NAD</w:t>
      </w:r>
      <w:r w:rsidRPr="00653663">
        <w:rPr>
          <w:vertAlign w:val="superscript"/>
        </w:rPr>
        <w:t>+</w:t>
      </w:r>
      <w:r w:rsidR="00257CEC">
        <w:t xml:space="preserve"> (Figure </w:t>
      </w:r>
      <w:r w:rsidR="00FA6718">
        <w:t>6</w:t>
      </w:r>
      <w:r w:rsidR="00257CEC">
        <w:t>),</w:t>
      </w:r>
      <w:r>
        <w:t xml:space="preserve"> as expected given previous report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9B6EDD">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27)","plainTextFormattedCitation":"(27)","previouslyFormattedCitation":"(27)"},"properties":{"noteIndex":0},"schema":"https://github.com/citation-style-language/schema/raw/master/csl-citation.json"}</w:instrText>
      </w:r>
      <w:r>
        <w:fldChar w:fldCharType="separate"/>
      </w:r>
      <w:r w:rsidR="00C57330" w:rsidRPr="00C57330">
        <w:rPr>
          <w:noProof/>
        </w:rPr>
        <w:t>(27)</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57CEC">
        <w:t xml:space="preserve">the </w:t>
      </w:r>
      <w:r w:rsidR="00906805">
        <w:t>G-diketone</w:t>
      </w:r>
      <w:r w:rsidR="00257CEC">
        <w:t xml:space="preserve"> (1.44)</w:t>
      </w:r>
      <w:r w:rsidR="00906805">
        <w:t xml:space="preserve"> was </w:t>
      </w:r>
      <w:r w:rsidR="00257CEC">
        <w:t>over 10-fold</w:t>
      </w:r>
      <w:r w:rsidR="00906805">
        <w:t xml:space="preserve"> </w:t>
      </w:r>
      <w:r w:rsidR="00257CEC">
        <w:t xml:space="preserve">than the </w:t>
      </w:r>
      <w:proofErr w:type="spellStart"/>
      <w:r w:rsidR="00257CEC">
        <w:t>kcat</w:t>
      </w:r>
      <w:proofErr w:type="spellEnd"/>
      <w:r w:rsidR="00257CEC">
        <w:t xml:space="preserve"> value for </w:t>
      </w:r>
      <w:proofErr w:type="spellStart"/>
      <w:r w:rsidR="00257CEC">
        <w:t>LigL</w:t>
      </w:r>
      <w:proofErr w:type="spellEnd"/>
      <w:r w:rsidR="00906805">
        <w:t xml:space="preserve"> with GGE</w:t>
      </w:r>
      <w:r w:rsidR="00257CEC">
        <w:t xml:space="preserve"> (0.12)</w:t>
      </w:r>
      <w:r w:rsidR="00906805">
        <w:t xml:space="preserve">, while </w:t>
      </w:r>
      <w:r w:rsidR="00257CEC">
        <w:t xml:space="preserve">conversely </w:t>
      </w:r>
      <w:proofErr w:type="spellStart"/>
      <w:r w:rsidR="00906805">
        <w:t>LigN</w:t>
      </w:r>
      <w:proofErr w:type="spellEnd"/>
      <w:r w:rsidR="00906805">
        <w:t xml:space="preserve"> and </w:t>
      </w:r>
      <w:proofErr w:type="spellStart"/>
      <w:r w:rsidR="00906805">
        <w:t>LigD</w:t>
      </w:r>
      <w:proofErr w:type="spellEnd"/>
      <w:r w:rsidR="00257CEC">
        <w:t xml:space="preserve"> both</w:t>
      </w:r>
      <w:r w:rsidR="00906805">
        <w:t xml:space="preserve"> </w:t>
      </w:r>
      <w:r w:rsidR="00D77187">
        <w:t xml:space="preserve">had significantly lower </w:t>
      </w:r>
      <w:proofErr w:type="spellStart"/>
      <w:r w:rsidR="008D27F8">
        <w:t>k</w:t>
      </w:r>
      <w:r w:rsidR="00D77187">
        <w:rPr>
          <w:vertAlign w:val="subscript"/>
        </w:rPr>
        <w:t>cat</w:t>
      </w:r>
      <w:proofErr w:type="spellEnd"/>
      <w:r w:rsidR="00D77187">
        <w:t xml:space="preserve"> values for </w:t>
      </w:r>
      <w:r w:rsidR="00257CEC">
        <w:t xml:space="preserve">the </w:t>
      </w:r>
      <w:r w:rsidR="00D77187">
        <w:t>G-diketone than GGE</w:t>
      </w:r>
      <w:r w:rsidR="00257CEC">
        <w:t xml:space="preserve"> (0.1 and 0.02, respectively)</w:t>
      </w:r>
      <w:r w:rsidR="00D77187">
        <w:t xml:space="preserve"> </w:t>
      </w:r>
      <w:r w:rsidR="00906805">
        <w:t>(</w:t>
      </w:r>
      <w:r w:rsidR="00BE7ED5">
        <w:t xml:space="preserve">Figure </w:t>
      </w:r>
      <w:r w:rsidR="00FA6718">
        <w:t>6</w:t>
      </w:r>
      <w:r w:rsidR="00906805">
        <w:t xml:space="preserve">). This finding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57CEC">
        <w:t xml:space="preserve">the </w:t>
      </w:r>
      <w:r w:rsidR="00906805">
        <w:t xml:space="preserve">G-diketon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observed the opposite trend; the </w:t>
      </w:r>
      <w:proofErr w:type="spellStart"/>
      <w:r w:rsidR="00257CEC">
        <w:t>k</w:t>
      </w:r>
      <w:r w:rsidR="00257CEC">
        <w:rPr>
          <w:vertAlign w:val="subscript"/>
        </w:rPr>
        <w:t>cat</w:t>
      </w:r>
      <w:proofErr w:type="spellEnd"/>
      <w:r w:rsidR="00257CEC">
        <w:t xml:space="preserve"> value for </w:t>
      </w:r>
      <w:proofErr w:type="spellStart"/>
      <w:r w:rsidR="00257CEC">
        <w:t>LigD</w:t>
      </w:r>
      <w:proofErr w:type="spellEnd"/>
      <w:r w:rsidR="00257CEC">
        <w:t xml:space="preserve"> with the G-diketone was</w:t>
      </w:r>
      <w:r w:rsidR="00F51152">
        <w:t xml:space="preserve"> 10-fold</w:t>
      </w:r>
      <w:r w:rsidR="00257CEC">
        <w:t xml:space="preserve"> </w:t>
      </w:r>
      <w:r w:rsidR="00F51152">
        <w:t xml:space="preserve">lower (0.02) than the </w:t>
      </w:r>
      <w:proofErr w:type="spellStart"/>
      <w:r w:rsidR="00F51152">
        <w:t>k</w:t>
      </w:r>
      <w:r w:rsidR="00F51152">
        <w:rPr>
          <w:vertAlign w:val="subscript"/>
        </w:rPr>
        <w:t>cat</w:t>
      </w:r>
      <w:proofErr w:type="spellEnd"/>
      <w:r w:rsidR="00F51152">
        <w:t xml:space="preserve"> value with GGE (0.2), suggesting that </w:t>
      </w:r>
      <w:proofErr w:type="spellStart"/>
      <w:r w:rsidR="00F51152">
        <w:t>LigD</w:t>
      </w:r>
      <w:proofErr w:type="spellEnd"/>
      <w:r w:rsidR="00F51152">
        <w:t xml:space="preserve"> acts more rapidly on GGE than on the G-diketone. 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 xml:space="preserve">(0.03), </w:t>
      </w:r>
      <w:r w:rsidR="0078209B" w:rsidRPr="002265AB">
        <w:t>although we were unable to identify a product</w:t>
      </w:r>
      <w:r w:rsidR="002265AB">
        <w:t xml:space="preserve"> (</w:t>
      </w:r>
      <w:r w:rsidR="00BE7ED5">
        <w:t xml:space="preserve">Figure </w:t>
      </w:r>
      <w:r w:rsidR="00FA6718">
        <w:t>6</w:t>
      </w:r>
      <w:r w:rsidR="002265AB">
        <w:t>)</w:t>
      </w:r>
      <w:r w:rsidR="0078209B" w:rsidRPr="002265AB">
        <w:t xml:space="preserve">. No 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FA6718">
        <w:t>6</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5F5ADFB1"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t>LigO</w:t>
      </w:r>
      <w:proofErr w:type="spellEnd"/>
      <w:r>
        <w:t xml:space="preserve"> </w:t>
      </w:r>
      <w:r w:rsidR="00F51152">
        <w:t xml:space="preserve">can </w:t>
      </w:r>
      <w:r>
        <w:t>each reduce</w:t>
      </w:r>
      <w:r w:rsidR="00F51152">
        <w:t xml:space="preserve"> the</w:t>
      </w:r>
      <w:r>
        <w:t xml:space="preserve"> G-diketone. If each of the </w:t>
      </w:r>
      <w:proofErr w:type="spellStart"/>
      <w:r>
        <w:t>Lig</w:t>
      </w:r>
      <w:proofErr w:type="spellEnd"/>
      <w:r>
        <w:t xml:space="preserve"> dehydrogenases can contribute to G-diketone metabolism </w:t>
      </w:r>
      <w:r w:rsidRPr="002F569F">
        <w:rPr>
          <w:i/>
        </w:rPr>
        <w:t>in vivo</w:t>
      </w:r>
      <w:r>
        <w:t xml:space="preserve">, it predicts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the G-diketone (Figure S</w:t>
      </w:r>
      <w:r w:rsidR="00FA6718">
        <w:t>4</w:t>
      </w:r>
      <w:r>
        <w:t>). Th</w:t>
      </w:r>
      <w:r w:rsidR="00F51152">
        <w:t>ese</w:t>
      </w:r>
      <w:r>
        <w:t xml:space="preserve"> data show that none of these individual dehydrogenases is required for growth in media containing </w:t>
      </w:r>
      <w:r>
        <w:lastRenderedPageBreak/>
        <w:t>glucose and G-diketone</w:t>
      </w:r>
      <w:r w:rsidR="00FF1883">
        <w:t xml:space="preserve"> and it predicts that each</w:t>
      </w:r>
      <w:r w:rsidR="00F51152">
        <w:t xml:space="preserve"> enzyme</w:t>
      </w:r>
      <w:r w:rsidR="00FF1883">
        <w:t xml:space="preserve"> support</w:t>
      </w:r>
      <w:r w:rsidR="00F51152">
        <w:t>s</w:t>
      </w:r>
      <w:r w:rsidR="00FF1883">
        <w:t xml:space="preserve"> sufficient reduction of this aromatic to support wild type growth rates</w:t>
      </w:r>
      <w:r>
        <w:rPr>
          <w:i/>
        </w:rPr>
        <w:t>.</w:t>
      </w:r>
      <w:r w:rsidR="00B44185">
        <w:br w:type="page"/>
      </w:r>
    </w:p>
    <w:p w14:paraId="0139BE3A" w14:textId="251056BE" w:rsidR="00AC6F42" w:rsidRDefault="00E97EAC" w:rsidP="00E97EAC">
      <w:pPr>
        <w:pStyle w:val="Heading1"/>
      </w:pPr>
      <w:r>
        <w:lastRenderedPageBreak/>
        <w:t>Discussion</w:t>
      </w:r>
    </w:p>
    <w:p w14:paraId="6C5A6751" w14:textId="0204DEE8"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are 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2F4B6F">
        <w:fldChar w:fldCharType="separate"/>
      </w:r>
      <w:r w:rsidR="0073423E" w:rsidRPr="0073423E">
        <w:rPr>
          <w:noProof/>
        </w:rPr>
        <w:t>(24)</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9B6EDD">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 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 ","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28–30)","plainTextFormattedCitation":"(28–30)","previouslyFormattedCitation":"(28–30)"},"properties":{"noteIndex":0},"schema":"https://github.com/citation-style-language/schema/raw/master/csl-citation.json"}</w:instrText>
      </w:r>
      <w:r w:rsidR="00CA43BF">
        <w:rPr>
          <w:i/>
        </w:rPr>
        <w:fldChar w:fldCharType="separate"/>
      </w:r>
      <w:r w:rsidR="00C57330" w:rsidRPr="00C57330">
        <w:rPr>
          <w:noProof/>
        </w:rPr>
        <w:t>(28–30)</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9B6EDD">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1","issued":{"date-parts":[["2019","12","15"]]},"page":"32","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title":"The effects of model aromatic lignin compounds on growth and lipid accumulation of Rhodococcus rhodochrous","type":"article","volume":"121"},"uris":["http://www.mendeley.com/documents/?uuid=d6ea8385-f032-4460-b618-2e8bd49965df"]},{"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Innovations of Green Process Engineering for Sustainable Energy and Environment 2017 - Topical Conference at the 2017 AIChE Annual Meeting","id":"ITEM-5","issued":{"date-parts":[["2017"]]},"page":"248-264","publisher":"Royal Society of Chemistry","title":"Synergistic maximization of the carbohydrate output and lignin processability by combinatorial pretreatmentf","type":"article-journal","volume":"2017-Octob"},"uris":["http://www.mendeley.com/documents/?uuid=89502bba-30be-4373-83d6-d0bff99d07c8"]}],"mendeley":{"formattedCitation":"(31–35)","plainTextFormattedCitation":"(31–35)","previouslyFormattedCitation":"(31–35)"},"properties":{"noteIndex":0},"schema":"https://github.com/citation-style-language/schema/raw/master/csl-citation.json"}</w:instrText>
      </w:r>
      <w:r w:rsidR="00F42D92">
        <w:fldChar w:fldCharType="separate"/>
      </w:r>
      <w:r w:rsidR="00C57330" w:rsidRPr="00C57330">
        <w:rPr>
          <w:noProof/>
        </w:rPr>
        <w:t>(31–35)</w:t>
      </w:r>
      <w:r w:rsidR="00F42D92">
        <w:fldChar w:fldCharType="end"/>
      </w:r>
      <w:r w:rsidR="00F42D92">
        <w:t>.</w:t>
      </w:r>
    </w:p>
    <w:p w14:paraId="2DADAD61" w14:textId="6E16DC9C"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 xml:space="preserve">microbial degradation pathways is lacking.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lastRenderedPageBreak/>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CE78B56"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t xml:space="preserve">sidechain.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the G-diketon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F40162">
        <w:t>6</w:t>
      </w:r>
      <w:r w:rsidR="00521033">
        <w:t>)</w:t>
      </w:r>
      <w:r w:rsidR="002B79BF">
        <w:t>. This predicts that the presence or absence of a second aromatic ring does not make a major contribution to binding</w:t>
      </w:r>
      <w:r w:rsidR="00E3273A">
        <w:t xml:space="preserve"> of this substrate</w:t>
      </w:r>
      <w:r w:rsidR="002B79BF">
        <w:t xml:space="preserve">. Previous analysis of a </w:t>
      </w:r>
      <w:proofErr w:type="spellStart"/>
      <w:r w:rsidR="002B79BF">
        <w:t>Lig</w:t>
      </w:r>
      <w:proofErr w:type="spellEnd"/>
      <w:r w:rsidR="002B79BF">
        <w:t xml:space="preserve"> β-</w:t>
      </w:r>
      <w:proofErr w:type="spellStart"/>
      <w:r w:rsidR="002B79BF">
        <w:t>etherase</w:t>
      </w:r>
      <w:proofErr w:type="spellEnd"/>
      <w:r w:rsidR="002B79BF">
        <w:t xml:space="preserve"> that participates in GGE metabolism has shown that this enzyme is active with both β-O-4 linked aromatic dimers and monomers that contain different side chains </w:t>
      </w:r>
      <w:r w:rsidR="002B79BF">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2B79BF">
        <w:fldChar w:fldCharType="separate"/>
      </w:r>
      <w:r w:rsidR="0073423E" w:rsidRPr="0073423E">
        <w:rPr>
          <w:noProof/>
        </w:rPr>
        <w:t>(24)</w:t>
      </w:r>
      <w:r w:rsidR="002B79BF">
        <w:fldChar w:fldCharType="end"/>
      </w:r>
      <w:r w:rsidR="002B79BF">
        <w:t xml:space="preserve">. </w:t>
      </w:r>
      <w:r w:rsidR="00F51152">
        <w:t>This, along with</w:t>
      </w:r>
      <w:r w:rsidR="00332D61">
        <w:t xml:space="preserve"> our </w:t>
      </w:r>
      <w:r w:rsidR="002B79BF">
        <w:t>observations</w:t>
      </w:r>
      <w:r w:rsidR="00F51152">
        <w:t>,</w:t>
      </w:r>
      <w:r w:rsidR="002B79BF">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t>LigL</w:t>
      </w:r>
      <w:proofErr w:type="spellEnd"/>
      <w:r w:rsidR="00401C0D">
        <w:t xml:space="preserve"> reduce</w:t>
      </w:r>
      <w:r w:rsidR="007B1E13">
        <w:t>s</w:t>
      </w:r>
      <w:r w:rsidR="00401C0D">
        <w:t xml:space="preserve"> </w:t>
      </w:r>
      <w:r w:rsidR="0062087A">
        <w:t xml:space="preserve">both of </w:t>
      </w:r>
      <w:r w:rsidR="007B1E13">
        <w:t xml:space="preserve">the </w:t>
      </w:r>
      <w:r w:rsidR="0062087A">
        <w:t>C</w:t>
      </w:r>
      <w:r w:rsidR="00401C0D">
        <w:t xml:space="preserve">α- and </w:t>
      </w:r>
      <w:r w:rsidR="0062087A">
        <w:t>C</w:t>
      </w:r>
      <w:r w:rsidR="00401C0D">
        <w:t xml:space="preserve">β-ketones to produce GD (Figure </w:t>
      </w:r>
      <w:r w:rsidR="00F40162">
        <w:t>5</w:t>
      </w:r>
      <w:r w:rsidR="00401C0D">
        <w:t>).</w:t>
      </w:r>
    </w:p>
    <w:p w14:paraId="68117CE6" w14:textId="6FE7E1F0" w:rsidR="002B79BF" w:rsidRDefault="007B1E13" w:rsidP="002B79BF">
      <w:pPr>
        <w:spacing w:line="480" w:lineRule="auto"/>
        <w:ind w:firstLine="720"/>
      </w:pPr>
      <w:r>
        <w:t xml:space="preserve">In this regard, w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7E795F">
        <w:t xml:space="preserve">the </w:t>
      </w:r>
      <w:r w:rsidR="002B79BF">
        <w:t>G-diketone</w:t>
      </w:r>
      <w:r w:rsidR="00521033">
        <w:t xml:space="preserve"> (</w:t>
      </w:r>
      <w:r w:rsidR="00BE7ED5">
        <w:t xml:space="preserve">Figure </w:t>
      </w:r>
      <w:r w:rsidR="00F40162">
        <w:t>6</w:t>
      </w:r>
      <w:r w:rsidR="00521033">
        <w:t>)</w:t>
      </w:r>
      <w:r w:rsidR="002B79BF">
        <w:t xml:space="preserve">. </w:t>
      </w:r>
      <w:r>
        <w:t>In contrast</w:t>
      </w:r>
      <w:r w:rsidR="002B79BF">
        <w:t xml:space="preserve">, </w:t>
      </w:r>
      <w:proofErr w:type="spellStart"/>
      <w:r w:rsidR="002B79BF">
        <w:t>LigL</w:t>
      </w:r>
      <w:proofErr w:type="spellEnd"/>
      <w:r w:rsidR="002B79BF">
        <w:t xml:space="preserve"> had a higher turnover frequency when reducing the Cα </w:t>
      </w:r>
      <w:r w:rsidR="002B79BF">
        <w:lastRenderedPageBreak/>
        <w:t>ketone in</w:t>
      </w:r>
      <w:r w:rsidR="007E795F">
        <w:t xml:space="preserve"> the</w:t>
      </w:r>
      <w:r w:rsidR="002B79BF">
        <w:t xml:space="preserve"> G-diketone than when oxidizing the Cα position of GGE</w:t>
      </w:r>
      <w:r w:rsidR="00F51152">
        <w:t xml:space="preserve"> (Figure 4)</w:t>
      </w:r>
      <w:r w:rsidR="002B79BF">
        <w:t xml:space="preserve">. </w:t>
      </w:r>
      <w:r>
        <w:t>Th</w:t>
      </w:r>
      <w:r w:rsidR="00F51152">
        <w:t>ese results</w:t>
      </w:r>
      <w:r>
        <w:t xml:space="preserve"> predict there </w:t>
      </w:r>
      <w:r w:rsidR="00F51152">
        <w:t>may</w:t>
      </w:r>
      <w:r>
        <w:t xml:space="preserve"> be active site differences in these three aromatic dehydrogenases that impact the</w:t>
      </w:r>
      <w:r w:rsidR="00E55FCB">
        <w:t>ir</w:t>
      </w:r>
      <w:r>
        <w:t xml:space="preserve"> ability to oxidize or reduce individual substrates. </w:t>
      </w:r>
      <w:r w:rsidR="007E795F">
        <w:t xml:space="preserve">Additionally, </w:t>
      </w:r>
      <w:r>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8209B" w:rsidRPr="0078209B">
        <w:t xml:space="preserve"> (Figure </w:t>
      </w:r>
      <w:r w:rsidR="00BE7ED5">
        <w:t>6</w:t>
      </w:r>
      <w:r w:rsidR="0078209B" w:rsidRPr="0078209B">
        <w:t>)</w:t>
      </w:r>
      <w:r w:rsidR="007E795F" w:rsidRPr="0078209B">
        <w:t>,</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BE7ED5">
        <w:t>6</w:t>
      </w:r>
      <w:r w:rsidR="00521033">
        <w:t>)</w:t>
      </w:r>
      <w:r w:rsidR="006C380C">
        <w:t>.</w:t>
      </w:r>
      <w:r w:rsidR="007E795F">
        <w:t xml:space="preserve"> This suggests that </w:t>
      </w:r>
      <w:proofErr w:type="spellStart"/>
      <w:r w:rsidR="007E795F">
        <w:t>LigL</w:t>
      </w:r>
      <w:proofErr w:type="spellEnd"/>
      <w:r w:rsidR="007E795F">
        <w:t xml:space="preserve"> catalyze</w:t>
      </w:r>
      <w:r w:rsidR="007F5763">
        <w:t>s</w:t>
      </w:r>
      <w:r w:rsidR="007E795F">
        <w:t xml:space="preserv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t xml:space="preserve">such as GP-2 </w:t>
      </w:r>
      <w:r w:rsidR="00E55FCB">
        <w:t xml:space="preserve">and GP-1 </w:t>
      </w:r>
      <w:r w:rsidR="001F7671">
        <w:t>are known to spontaneously interconvert, so it is possible that</w:t>
      </w:r>
      <w:r>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the G-diketone, so it is possible that </w:t>
      </w:r>
      <w:r>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9B6EDD">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27)","plainTextFormattedCitation":"(27)","previouslyFormattedCitation":"(27)"},"properties":{"noteIndex":0},"schema":"https://github.com/citation-style-language/schema/raw/master/csl-citation.json"}</w:instrText>
      </w:r>
      <w:r w:rsidR="004E0D69">
        <w:fldChar w:fldCharType="separate"/>
      </w:r>
      <w:r w:rsidR="00C57330" w:rsidRPr="00C57330">
        <w:rPr>
          <w:noProof/>
        </w:rPr>
        <w:t>(27)</w:t>
      </w:r>
      <w:r w:rsidR="004E0D69">
        <w:fldChar w:fldCharType="end"/>
      </w:r>
      <w:r w:rsidR="008F296C" w:rsidRPr="008F296C">
        <w:t xml:space="preserve"> </w:t>
      </w:r>
      <w:r w:rsidR="008F296C">
        <w:t>or stereoselective</w:t>
      </w:r>
      <w:r w:rsidR="00F17BF3">
        <w:t xml:space="preserve"> </w:t>
      </w:r>
      <w:r w:rsidR="00F17BF3">
        <w:fldChar w:fldCharType="begin" w:fldLock="1"/>
      </w:r>
      <w:r w:rsidR="00343832">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36)","plainTextFormattedCitation":"(36)","previouslyFormattedCitation":"(36)"},"properties":{"noteIndex":0},"schema":"https://github.com/citation-style-language/schema/raw/master/csl-citation.json"}</w:instrText>
      </w:r>
      <w:r w:rsidR="00F17BF3">
        <w:fldChar w:fldCharType="separate"/>
      </w:r>
      <w:r w:rsidR="00F17BF3" w:rsidRPr="00F17BF3">
        <w:rPr>
          <w:noProof/>
        </w:rPr>
        <w:t>(36)</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7E795F">
        <w:t xml:space="preserve">the G-diketone sidechain. </w:t>
      </w:r>
      <w:r w:rsidR="0062087A">
        <w:t xml:space="preserve">However, sources of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this </w:t>
      </w:r>
      <w:r w:rsidR="00E4605B">
        <w:t>compound.</w:t>
      </w:r>
    </w:p>
    <w:p w14:paraId="3E4ED27E" w14:textId="3DCA940A" w:rsidR="002B79BF" w:rsidRDefault="002B79BF" w:rsidP="00C55F96">
      <w:pPr>
        <w:spacing w:line="480" w:lineRule="auto"/>
        <w:rPr>
          <w:rStyle w:val="Heading2Char"/>
        </w:rPr>
      </w:pPr>
      <w:r>
        <w:rPr>
          <w:rStyle w:val="Heading2Char"/>
        </w:rPr>
        <w:t>In vivo degradation of the G-diketone</w:t>
      </w:r>
    </w:p>
    <w:p w14:paraId="3099F6E3" w14:textId="221F4C05" w:rsidR="00321B64"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the G-diketone + glucose, we observed the transient extracellular accumulation of GP-1 </w:t>
      </w:r>
      <w:r w:rsidR="00F34018">
        <w:t xml:space="preserve">and a compound predicted to be </w:t>
      </w:r>
      <w:r w:rsidR="001F7671">
        <w:t>GP-2</w:t>
      </w:r>
      <w:r w:rsidR="00521033">
        <w:t xml:space="preserve"> (Figure 1)</w:t>
      </w:r>
      <w:r w:rsidR="001F7671">
        <w:t xml:space="preserve">, but were unable to separate the two </w:t>
      </w:r>
      <w:r w:rsidR="0062087A">
        <w:t xml:space="preserve">predicted </w:t>
      </w:r>
      <w:r w:rsidR="001F7671">
        <w:t xml:space="preserve">compounds </w:t>
      </w:r>
      <w:r w:rsidR="0062087A">
        <w:t xml:space="preserve">in this material </w:t>
      </w:r>
      <w:r w:rsidR="001F7671">
        <w:t xml:space="preserve">to determine which ketone </w:t>
      </w:r>
      <w:r w:rsidR="0062087A">
        <w:t xml:space="preserve">was </w:t>
      </w:r>
      <w:r w:rsidR="001F7671">
        <w:t xml:space="preserve">reduced. </w:t>
      </w:r>
    </w:p>
    <w:p w14:paraId="6D477A41" w14:textId="5D560FFA"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Based on our findings</w:t>
      </w:r>
      <w:r w:rsidR="00760C55">
        <w:rPr>
          <w:rStyle w:val="Heading2Char"/>
          <w:rFonts w:ascii="Times New Roman" w:hAnsi="Times New Roman"/>
          <w:i w:val="0"/>
        </w:rPr>
        <w:t>,</w:t>
      </w:r>
      <w:r w:rsidR="00FD3A5C">
        <w:rPr>
          <w:rStyle w:val="Heading2Char"/>
          <w:rFonts w:ascii="Times New Roman" w:hAnsi="Times New Roman"/>
          <w:i w:val="0"/>
        </w:rPr>
        <w:t xml:space="preserve"> we can generate 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Figure 7)</w:t>
      </w:r>
      <w:r w:rsidR="00FD3A5C">
        <w:rPr>
          <w:i/>
        </w:rPr>
        <w:t xml:space="preserve">. </w:t>
      </w:r>
      <w:r w:rsidR="00FD3A5C">
        <w:t xml:space="preserve">This model predicts </w:t>
      </w:r>
      <w:r w:rsidR="001C20FC">
        <w:rPr>
          <w:rStyle w:val="Heading2Char"/>
          <w:rFonts w:ascii="Times New Roman" w:hAnsi="Times New Roman"/>
          <w:i w:val="0"/>
        </w:rPr>
        <w:t xml:space="preserve">that the </w:t>
      </w:r>
      <w:r w:rsidR="001C20FC" w:rsidRPr="00464943">
        <w:t>Cα</w:t>
      </w:r>
      <w:r w:rsidR="001C20FC">
        <w:rPr>
          <w:rStyle w:val="Heading2Char"/>
          <w:rFonts w:ascii="Times New Roman" w:hAnsi="Times New Roman"/>
          <w:i w:val="0"/>
        </w:rPr>
        <w:t xml:space="preserve"> ketone of the G-diketone is reduced </w:t>
      </w:r>
      <w:r w:rsidR="001C20FC">
        <w:rPr>
          <w:rStyle w:val="Heading2Char"/>
          <w:rFonts w:ascii="Times New Roman" w:hAnsi="Times New Roman"/>
          <w:i w:val="0"/>
        </w:rPr>
        <w:lastRenderedPageBreak/>
        <w:t xml:space="preserve">by </w:t>
      </w:r>
      <w:r w:rsidR="00FD3A5C">
        <w:rPr>
          <w:rStyle w:val="Heading2Char"/>
          <w:rFonts w:ascii="Times New Roman" w:hAnsi="Times New Roman"/>
          <w:i w:val="0"/>
        </w:rPr>
        <w:t xml:space="preserve">one of several redundant </w:t>
      </w:r>
      <w:proofErr w:type="spellStart"/>
      <w:r w:rsidR="001C20FC">
        <w:rPr>
          <w:rStyle w:val="Heading2Char"/>
          <w:rFonts w:ascii="Times New Roman" w:hAnsi="Times New Roman"/>
          <w:i w:val="0"/>
        </w:rPr>
        <w:t>Lig</w:t>
      </w:r>
      <w:proofErr w:type="spellEnd"/>
      <w:r w:rsidR="001C20FC">
        <w:rPr>
          <w:rStyle w:val="Heading2Char"/>
          <w:rFonts w:ascii="Times New Roman" w:hAnsi="Times New Roman"/>
          <w:i w:val="0"/>
        </w:rPr>
        <w:t xml:space="preserve"> dehydrogenases to GP-2, which can then isomerize to GP-1. GP-1 is further reduced by </w:t>
      </w:r>
      <w:proofErr w:type="spellStart"/>
      <w:r w:rsidR="001C20FC">
        <w:rPr>
          <w:rStyle w:val="Heading2Char"/>
          <w:rFonts w:ascii="Times New Roman" w:hAnsi="Times New Roman"/>
          <w:i w:val="0"/>
        </w:rPr>
        <w:t>LigL</w:t>
      </w:r>
      <w:proofErr w:type="spellEnd"/>
      <w:r w:rsidR="001C20FC">
        <w:rPr>
          <w:rStyle w:val="Heading2Char"/>
          <w:rFonts w:ascii="Times New Roman" w:hAnsi="Times New Roman"/>
          <w:i w:val="0"/>
        </w:rPr>
        <w:t xml:space="preserve"> to GD. </w:t>
      </w:r>
      <w:r w:rsidR="00FD3A5C">
        <w:rPr>
          <w:rStyle w:val="Heading2Char"/>
          <w:rFonts w:ascii="Times New Roman" w:hAnsi="Times New Roman"/>
          <w:i w:val="0"/>
        </w:rPr>
        <w:t>We further</w:t>
      </w:r>
      <w:r w:rsidR="00F72150">
        <w:rPr>
          <w:rStyle w:val="Heading2Char"/>
          <w:rFonts w:ascii="Times New Roman" w:hAnsi="Times New Roman"/>
          <w:i w:val="0"/>
        </w:rPr>
        <w:t xml:space="preserve"> propose</w:t>
      </w:r>
      <w:r w:rsidR="00FD3A5C">
        <w:rPr>
          <w:rStyle w:val="Heading2Char"/>
          <w:rFonts w:ascii="Times New Roman" w:hAnsi="Times New Roman"/>
          <w:i w:val="0"/>
        </w:rPr>
        <w:t xml:space="preserve"> that the sidechain of GD is cleaved by an as of yet</w:t>
      </w:r>
      <w:r w:rsidR="00E55FCB">
        <w:rPr>
          <w:rStyle w:val="Heading2Char"/>
          <w:rFonts w:ascii="Times New Roman" w:hAnsi="Times New Roman"/>
          <w:i w:val="0"/>
        </w:rPr>
        <w:t xml:space="preserve"> uncharacterized</w:t>
      </w:r>
      <w:r w:rsidR="00FD3A5C">
        <w:rPr>
          <w:rStyle w:val="Heading2Char"/>
          <w:rFonts w:ascii="Times New Roman" w:hAnsi="Times New Roman"/>
          <w:i w:val="0"/>
        </w:rPr>
        <w:t xml:space="preserve"> </w:t>
      </w:r>
      <w:r w:rsidR="00844196">
        <w:rPr>
          <w:rStyle w:val="Heading2Char"/>
          <w:rFonts w:ascii="Times New Roman" w:hAnsi="Times New Roman"/>
          <w:i w:val="0"/>
        </w:rPr>
        <w:t>enzyme(s)</w:t>
      </w:r>
      <w:r w:rsidR="00FD3A5C">
        <w:rPr>
          <w:rStyle w:val="Heading2Char"/>
          <w:rFonts w:ascii="Times New Roman" w:hAnsi="Times New Roman"/>
          <w:i w:val="0"/>
        </w:rPr>
        <w:t>,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converts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343832">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37)","plainTextFormattedCitation":"(37)","previouslyFormattedCitation":"(37)"},"properties":{"noteIndex":0},"schema":"https://github.com/citation-style-language/schema/raw/master/csl-citation.json"}</w:instrText>
      </w:r>
      <w:r w:rsidR="001C20FC">
        <w:rPr>
          <w:rStyle w:val="Heading2Char"/>
          <w:rFonts w:ascii="Times New Roman" w:hAnsi="Times New Roman"/>
          <w:i w:val="0"/>
        </w:rPr>
        <w:fldChar w:fldCharType="separate"/>
      </w:r>
      <w:r w:rsidR="00F17BF3" w:rsidRPr="00F17BF3">
        <w:rPr>
          <w:rStyle w:val="Heading2Char"/>
          <w:rFonts w:ascii="Times New Roman" w:hAnsi="Times New Roman"/>
          <w:i w:val="0"/>
          <w:noProof/>
        </w:rPr>
        <w:t>(37)</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1D2452">
        <w:rPr>
          <w:rStyle w:val="Heading2Char"/>
          <w:rFonts w:ascii="Times New Roman" w:hAnsi="Times New Roman"/>
          <w:i w:val="0"/>
        </w:rPr>
        <w:t>7</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F40162">
        <w:rPr>
          <w:rStyle w:val="Heading2Char"/>
          <w:rFonts w:ascii="Times New Roman" w:hAnsi="Times New Roman"/>
          <w:i w:val="0"/>
        </w:rPr>
        <w:t>3</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343832">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37)","plainTextFormattedCitation":"(37)","previouslyFormattedCitation":"(37)"},"properties":{"noteIndex":0},"schema":"https://github.com/citation-style-language/schema/raw/master/csl-citation.json"}</w:instrText>
      </w:r>
      <w:r w:rsidR="00FD3A5C">
        <w:rPr>
          <w:rStyle w:val="Heading2Char"/>
          <w:rFonts w:ascii="Times New Roman" w:hAnsi="Times New Roman"/>
          <w:i w:val="0"/>
        </w:rPr>
        <w:fldChar w:fldCharType="separate"/>
      </w:r>
      <w:r w:rsidR="00F17BF3" w:rsidRPr="00F17BF3">
        <w:rPr>
          <w:rStyle w:val="Heading2Char"/>
          <w:rFonts w:ascii="Times New Roman" w:hAnsi="Times New Roman"/>
          <w:i w:val="0"/>
          <w:noProof/>
        </w:rPr>
        <w:t>(37)</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suggesting that vanillin is an intermediate in the G-diketone pathway. Unfortunately, </w:t>
      </w:r>
      <w:r w:rsidR="00844196">
        <w:rPr>
          <w:rStyle w:val="Heading2Char"/>
          <w:rFonts w:ascii="Times New Roman" w:hAnsi="Times New Roman"/>
          <w:i w:val="0"/>
        </w:rPr>
        <w:t xml:space="preserve">our </w:t>
      </w:r>
      <w:r w:rsidR="00FD3A5C">
        <w:rPr>
          <w:rStyle w:val="Heading2Char"/>
          <w:rFonts w:ascii="Times New Roman" w:hAnsi="Times New Roman"/>
          <w:i w:val="0"/>
        </w:rPr>
        <w:t>G-diketone preparations contain trace amounts of vanillin</w:t>
      </w:r>
      <w:r w:rsidR="000C63DE">
        <w:rPr>
          <w:rStyle w:val="Heading2Char"/>
          <w:rFonts w:ascii="Times New Roman" w:hAnsi="Times New Roman"/>
          <w:i w:val="0"/>
        </w:rPr>
        <w:t xml:space="preserve">, </w:t>
      </w:r>
      <w:r w:rsidR="00FD3A5C">
        <w:rPr>
          <w:rStyle w:val="Heading2Char"/>
          <w:rFonts w:ascii="Times New Roman" w:hAnsi="Times New Roman"/>
          <w:i w:val="0"/>
        </w:rPr>
        <w:t xml:space="preserve">making it difficult to </w:t>
      </w:r>
      <w:r w:rsidR="000C63DE">
        <w:rPr>
          <w:rStyle w:val="Heading2Char"/>
          <w:rFonts w:ascii="Times New Roman" w:hAnsi="Times New Roman"/>
          <w:i w:val="0"/>
        </w:rPr>
        <w:t xml:space="preserve">assess the source of low extracellular levels of this compound in cells grown in the presence of </w:t>
      </w:r>
      <w:r w:rsidR="00844196">
        <w:rPr>
          <w:rStyle w:val="Heading2Char"/>
          <w:rFonts w:ascii="Times New Roman" w:hAnsi="Times New Roman"/>
          <w:i w:val="0"/>
        </w:rPr>
        <w:t>G-diketone</w:t>
      </w:r>
      <w:r w:rsidR="00A7540F">
        <w:rPr>
          <w:rStyle w:val="Heading2Char"/>
          <w:rFonts w:ascii="Times New Roman" w:hAnsi="Times New Roman"/>
          <w:i w:val="0"/>
        </w:rPr>
        <w:t xml:space="preserve"> (Table S</w:t>
      </w:r>
      <w:r w:rsidR="00F40162">
        <w:rPr>
          <w:rStyle w:val="Heading2Char"/>
          <w:rFonts w:ascii="Times New Roman" w:hAnsi="Times New Roman"/>
          <w:i w:val="0"/>
        </w:rPr>
        <w:t>2</w:t>
      </w:r>
      <w:r w:rsidR="00A7540F">
        <w:rPr>
          <w:rStyle w:val="Heading2Char"/>
          <w:rFonts w:ascii="Times New Roman" w:hAnsi="Times New Roman"/>
          <w:i w:val="0"/>
        </w:rPr>
        <w:t>)</w:t>
      </w:r>
      <w:r w:rsidR="000C63DE">
        <w:rPr>
          <w:rStyle w:val="Heading2Char"/>
          <w:rFonts w:ascii="Times New Roman" w:hAnsi="Times New Roman"/>
          <w:i w:val="0"/>
        </w:rPr>
        <w:t xml:space="preserve">. However, t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Dataset S</w:t>
      </w:r>
      <w:r w:rsidR="00120090">
        <w:rPr>
          <w:rStyle w:val="Heading2Char"/>
          <w:rFonts w:ascii="Times New Roman" w:hAnsi="Times New Roman"/>
          <w:i w:val="0"/>
        </w:rPr>
        <w:t>2</w:t>
      </w:r>
      <w:r w:rsidR="000C63DE">
        <w:rPr>
          <w:rStyle w:val="Heading2Char"/>
          <w:rFonts w:ascii="Times New Roman" w:hAnsi="Times New Roman"/>
          <w:i w:val="0"/>
        </w:rPr>
        <w:t xml:space="preserve">) supports the predicted pathway for </w:t>
      </w:r>
      <w:r w:rsidR="000C63DE">
        <w:rPr>
          <w:i/>
        </w:rPr>
        <w:t xml:space="preserve">N. </w:t>
      </w:r>
      <w:proofErr w:type="spellStart"/>
      <w:r w:rsidR="000C63DE">
        <w:rPr>
          <w:i/>
        </w:rPr>
        <w:t>aromaticivorans</w:t>
      </w:r>
      <w:proofErr w:type="spellEnd"/>
      <w:r w:rsidR="000C63DE">
        <w:t xml:space="preserve"> G-diketone metabolism</w:t>
      </w:r>
      <w:r w:rsidR="000C63DE">
        <w:rPr>
          <w:i/>
        </w:rPr>
        <w:t>.</w:t>
      </w:r>
      <w:r w:rsidR="000C63DE">
        <w:rPr>
          <w:rStyle w:val="Heading2Char"/>
          <w:rFonts w:ascii="Times New Roman" w:hAnsi="Times New Roman"/>
          <w:i w:val="0"/>
        </w:rPr>
        <w:t xml:space="preserve"> </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6CA5B9BF"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pathway. While this work focused on 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78209B">
        <w:t xml:space="preserve"> </w:t>
      </w:r>
      <w:r w:rsidR="00026D23">
        <w:t xml:space="preserve">and that several </w:t>
      </w:r>
      <w:proofErr w:type="spellStart"/>
      <w:r>
        <w:t>Lig</w:t>
      </w:r>
      <w:proofErr w:type="spellEnd"/>
      <w:r>
        <w:t xml:space="preserve"> enzymes are active with S-type aromatic substrates as well </w:t>
      </w:r>
      <w:r>
        <w:fldChar w:fldCharType="begin" w:fldLock="1"/>
      </w:r>
      <w:r w:rsidR="00343832">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24, 38)","plainTextFormattedCitation":"(24, 38)","previouslyFormattedCitation":"(24, 38)"},"properties":{"noteIndex":0},"schema":"https://github.com/citation-style-language/schema/raw/master/csl-citation.json"}</w:instrText>
      </w:r>
      <w:r>
        <w:fldChar w:fldCharType="separate"/>
      </w:r>
      <w:r w:rsidR="00F17BF3" w:rsidRPr="00F17BF3">
        <w:rPr>
          <w:noProof/>
        </w:rPr>
        <w:t>(24, 38)</w:t>
      </w:r>
      <w:r>
        <w:fldChar w:fldCharType="end"/>
      </w:r>
      <w:r>
        <w:t xml:space="preserve">. We </w:t>
      </w:r>
      <w:r w:rsidR="00026D23">
        <w:t xml:space="preserve">propose </w:t>
      </w:r>
      <w:r>
        <w:t xml:space="preserve">that the use of multi-functional 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6C2CEA2C"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CE1F3C">
        <w:fldChar w:fldCharType="separate"/>
      </w:r>
      <w:r w:rsidR="0073423E" w:rsidRPr="0073423E">
        <w:rPr>
          <w:noProof/>
        </w:rPr>
        <w:t>(24)</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w:t>
      </w:r>
      <w:r w:rsidR="00CE1F3C">
        <w:lastRenderedPageBreak/>
        <w:t xml:space="preserve">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CE1F3C">
        <w:fldChar w:fldCharType="separate"/>
      </w:r>
      <w:r w:rsidR="0073423E" w:rsidRPr="0073423E">
        <w:rPr>
          <w:noProof/>
        </w:rPr>
        <w:t>(22)</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CE1F3C">
        <w:fldChar w:fldCharType="separate"/>
      </w:r>
      <w:r w:rsidR="0073423E" w:rsidRPr="0073423E">
        <w:rPr>
          <w:noProof/>
        </w:rPr>
        <w:t>(22)</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19719211" w:rsidR="00E16D59" w:rsidRDefault="00471C99" w:rsidP="00535829">
      <w:pPr>
        <w:spacing w:line="480" w:lineRule="auto"/>
      </w:pPr>
      <w:r>
        <w:tab/>
      </w:r>
      <w:r w:rsidR="00A6007D">
        <w:t xml:space="preserve">The presence of </w:t>
      </w:r>
      <w:r w:rsidR="00EC7624">
        <w:t xml:space="preserve">overlapping,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1A0D69B5" w14:textId="1E698B6A" w:rsidR="00E16D59" w:rsidRPr="0083783D" w:rsidRDefault="00054591" w:rsidP="0083783D">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degradation of the G-diketone in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FC6209" w:rsidDel="00FC6209">
        <w:t xml:space="preserve"> </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w:t>
      </w:r>
      <w:r w:rsidR="0083783D">
        <w:lastRenderedPageBreak/>
        <w:t xml:space="preserve">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engineer </w:t>
      </w:r>
      <w:r w:rsidR="0083783D">
        <w:t xml:space="preserve">a microbial strain capable of valorizing lignin </w:t>
      </w:r>
      <w:r w:rsidR="00844196">
        <w:t xml:space="preserve">or chemical products of its deconstruction </w:t>
      </w:r>
      <w:r w:rsidR="0083783D">
        <w:t>as part of biorefinery pipeline.</w:t>
      </w:r>
    </w:p>
    <w:p w14:paraId="6BC7F00F" w14:textId="77777777" w:rsidR="00CA43BF" w:rsidRDefault="002F0239" w:rsidP="00CA43BF">
      <w:pPr>
        <w:pStyle w:val="Heading1"/>
      </w:pPr>
      <w:r w:rsidRPr="00CA43BF">
        <w:t>Data availability</w:t>
      </w:r>
    </w:p>
    <w:p w14:paraId="6B796218" w14:textId="77777777" w:rsidR="00CA43BF" w:rsidRDefault="00CA43BF" w:rsidP="00CA43BF">
      <w:r>
        <w:t xml:space="preserve">Raw sequencing reads are available through the DOE Joint Genome Institute Genome Portal with Project ID </w:t>
      </w:r>
      <w:r>
        <w:rPr>
          <w:shd w:val="clear" w:color="auto" w:fill="FFFFFF"/>
        </w:rPr>
        <w:t>1233250</w:t>
      </w:r>
      <w:r>
        <w:t xml:space="preserve"> (</w:t>
      </w:r>
      <w:hyperlink r:id="rId12" w:history="1">
        <w:r>
          <w:rPr>
            <w:rStyle w:val="Hyperlink"/>
          </w:rPr>
          <w:t>https://genome.jgi.doe.gov/portal/Novarocriptomics_FD/Novarocriptomics_FD.info.html</w:t>
        </w:r>
      </w:hyperlink>
    </w:p>
    <w:p w14:paraId="511F0655" w14:textId="7874722B" w:rsidR="00CA43BF" w:rsidRDefault="00CA43BF" w:rsidP="00252845">
      <w:r>
        <w:t xml:space="preserve">). Code and processed data files used in this project are available via the GitHub repo </w:t>
      </w:r>
      <w:hyperlink r:id="rId13" w:history="1">
        <w:r w:rsidR="00F17BF3" w:rsidRPr="0024696F">
          <w:rPr>
            <w:rStyle w:val="Hyperlink"/>
          </w:rPr>
          <w:t>https://github.com/GLBRC/AromaticDiketones</w:t>
        </w:r>
      </w:hyperlink>
      <w:r w:rsidR="00F17BF3">
        <w:t xml:space="preserve"> </w:t>
      </w:r>
    </w:p>
    <w:p w14:paraId="264CC426" w14:textId="2A46F575" w:rsidR="00F40162" w:rsidRDefault="00F40162" w:rsidP="00252845">
      <w:r>
        <w:t>GEO accession:</w:t>
      </w:r>
    </w:p>
    <w:p w14:paraId="744C51C7" w14:textId="77777777" w:rsidR="00CA43BF" w:rsidRDefault="00CA43BF" w:rsidP="00252845"/>
    <w:p w14:paraId="18FD5E82" w14:textId="53758620" w:rsidR="002C717A" w:rsidRDefault="002C717A" w:rsidP="00252845">
      <w:pPr>
        <w:rPr>
          <w:b/>
        </w:rPr>
      </w:pPr>
      <w:r w:rsidRPr="00E03842">
        <w:rPr>
          <w:b/>
        </w:rPr>
        <w:t>Acknowledgements</w:t>
      </w:r>
      <w:bookmarkStart w:id="2" w:name="_GoBack"/>
      <w:bookmarkEnd w:id="2"/>
    </w:p>
    <w:p w14:paraId="5EA75257" w14:textId="64F5B183" w:rsidR="009B21A2" w:rsidRDefault="009B21A2" w:rsidP="00252845">
      <w:pPr>
        <w:rPr>
          <w:b/>
        </w:rPr>
      </w:pPr>
    </w:p>
    <w:p w14:paraId="01304B19" w14:textId="79A385D8" w:rsidR="002C717A" w:rsidRDefault="0079391F" w:rsidP="00252845">
      <w:r w:rsidRPr="0079391F">
        <w:rPr>
          <w:rFonts w:ascii="Times" w:hAnsi="Times"/>
          <w:color w:val="000000"/>
          <w:sz w:val="27"/>
          <w:szCs w:val="27"/>
        </w:rPr>
        <w:t>This material is based upon work supported by the Great Lakes Bioenergy Research Center, U.S. Department of Energy, Office of Science, Office of Biological and Environmental Research under Award Number DE-SC0018409.</w:t>
      </w:r>
      <w:r>
        <w:rPr>
          <w:rFonts w:ascii="Times" w:hAnsi="Times"/>
          <w:color w:val="000000"/>
          <w:sz w:val="27"/>
          <w:szCs w:val="27"/>
        </w:rPr>
        <w:t xml:space="preserve"> </w:t>
      </w:r>
      <w:r w:rsidRPr="0079391F">
        <w:rPr>
          <w:rFonts w:ascii="Times" w:hAnsi="Times"/>
          <w:color w:val="000000"/>
          <w:sz w:val="27"/>
          <w:szCs w:val="27"/>
        </w:rPr>
        <w:t>The work conducted by the U.S. Department of Energy Joint Genome Institute, a DOE Office of Science User Facility, is supported by the Office of Science of the U.S. Department of Energy under Contract No. DE-AC02-05CH11231</w:t>
      </w:r>
      <w:r>
        <w:rPr>
          <w:rFonts w:ascii="Times" w:hAnsi="Times"/>
          <w:color w:val="000000"/>
          <w:sz w:val="27"/>
          <w:szCs w:val="27"/>
        </w:rPr>
        <w:t xml:space="preserve">. We thank Dr. Joshua Michener for providing plasmid vectors used to generate the </w:t>
      </w:r>
      <w:proofErr w:type="spellStart"/>
      <w:r>
        <w:rPr>
          <w:rFonts w:ascii="Times" w:hAnsi="Times"/>
          <w:i/>
          <w:color w:val="000000"/>
          <w:sz w:val="27"/>
          <w:szCs w:val="27"/>
        </w:rPr>
        <w:t>ligLNDO</w:t>
      </w:r>
      <w:proofErr w:type="spellEnd"/>
      <w:r>
        <w:rPr>
          <w:rFonts w:ascii="Times" w:hAnsi="Times"/>
          <w:i/>
          <w:color w:val="000000"/>
          <w:sz w:val="27"/>
          <w:szCs w:val="27"/>
        </w:rPr>
        <w:t xml:space="preserve"> </w:t>
      </w:r>
      <w:r>
        <w:rPr>
          <w:rFonts w:ascii="Times" w:hAnsi="Times"/>
          <w:color w:val="000000"/>
          <w:sz w:val="27"/>
          <w:szCs w:val="27"/>
        </w:rPr>
        <w:t xml:space="preserve">deletion strains. We also thank Dr. Avery </w:t>
      </w:r>
      <w:proofErr w:type="spellStart"/>
      <w:r>
        <w:rPr>
          <w:rFonts w:ascii="Times" w:hAnsi="Times"/>
          <w:color w:val="000000"/>
          <w:sz w:val="27"/>
          <w:szCs w:val="27"/>
        </w:rPr>
        <w:t>Vilbert</w:t>
      </w:r>
      <w:proofErr w:type="spellEnd"/>
      <w:r>
        <w:rPr>
          <w:rFonts w:ascii="Times" w:hAnsi="Times"/>
          <w:color w:val="000000"/>
          <w:sz w:val="27"/>
          <w:szCs w:val="27"/>
        </w:rPr>
        <w:t xml:space="preserve"> for providing advice and expertise regarding the </w:t>
      </w:r>
      <w:r>
        <w:rPr>
          <w:rFonts w:ascii="Times" w:hAnsi="Times"/>
          <w:i/>
          <w:color w:val="000000"/>
          <w:sz w:val="27"/>
          <w:szCs w:val="27"/>
        </w:rPr>
        <w:t xml:space="preserve">in vitro </w:t>
      </w:r>
      <w:r>
        <w:rPr>
          <w:rFonts w:ascii="Times" w:hAnsi="Times"/>
          <w:color w:val="000000"/>
          <w:sz w:val="27"/>
          <w:szCs w:val="27"/>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60548A9E" w14:textId="27C93268" w:rsidR="00E05185" w:rsidRPr="00E05185" w:rsidRDefault="007B270D" w:rsidP="00E0518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05185" w:rsidRPr="00E05185">
        <w:rPr>
          <w:noProof/>
        </w:rPr>
        <w:t xml:space="preserve">1. </w:t>
      </w:r>
      <w:r w:rsidR="00E05185" w:rsidRPr="00E05185">
        <w:rPr>
          <w:noProof/>
        </w:rPr>
        <w:tab/>
        <w:t>Boerjan W, Ralph J, Baucher M. 2003. Lignin Biosynthesis. Annu Rev Plant Biol 54:519–546.</w:t>
      </w:r>
    </w:p>
    <w:p w14:paraId="2656C5F0"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 </w:t>
      </w:r>
      <w:r w:rsidRPr="00E05185">
        <w:rPr>
          <w:noProof/>
        </w:rPr>
        <w:tab/>
        <w:t>Cao Y, Chen SS, Zhang S, Ok YS, Matsagar BM, Wu KC-W, Tsang DCW. 2019. Advances in lignin valorization towards bio-based chemicals and fuels: Lignin biorefinery. Bioresour Technol 291:121878.</w:t>
      </w:r>
    </w:p>
    <w:p w14:paraId="69F4494C"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 </w:t>
      </w:r>
      <w:r w:rsidRPr="00E05185">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5BACE2E4"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4. </w:t>
      </w:r>
      <w:r w:rsidRPr="00E05185">
        <w:rPr>
          <w:noProof/>
        </w:rPr>
        <w:tab/>
        <w:t>Becker J, Wittmann C. 2019. A field of dreams: Lignin valorization into chemicals, materials, fuels, and health-care products. Biotechnol Adv.</w:t>
      </w:r>
    </w:p>
    <w:p w14:paraId="12892F74"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5. </w:t>
      </w:r>
      <w:r w:rsidRPr="00E05185">
        <w:rPr>
          <w:noProof/>
        </w:rPr>
        <w:tab/>
        <w:t>Ralph J, Lapierre C, Boerjan W. 2019. Lignin structure and its engineering. Curr Opin Biotechnol 56:240–249.</w:t>
      </w:r>
    </w:p>
    <w:p w14:paraId="33EE3AD3"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6. </w:t>
      </w:r>
      <w:r w:rsidRPr="00E05185">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555387A5"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7. </w:t>
      </w:r>
      <w:r w:rsidRPr="00E05185">
        <w:rPr>
          <w:noProof/>
        </w:rPr>
        <w:tab/>
        <w:t>Kamimura N, Sakamoto S, Mitsuda N, Masai E, Kajita S. 2019. Advances in microbial lignin degradation and its applications. Curr Opin Biotechnol 56:179–186.</w:t>
      </w:r>
    </w:p>
    <w:p w14:paraId="00879A5D"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8. </w:t>
      </w:r>
      <w:r w:rsidRPr="00E05185">
        <w:rPr>
          <w:noProof/>
        </w:rPr>
        <w:tab/>
        <w:t>Davis K, Moon TS. 2020. Tailoring microbes to upgrade lignin. Curr Opin Chem Biol 59:23–29.</w:t>
      </w:r>
    </w:p>
    <w:p w14:paraId="6D3997F5"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9. </w:t>
      </w:r>
      <w:r w:rsidRPr="00E05185">
        <w:rPr>
          <w:noProof/>
        </w:rPr>
        <w:tab/>
        <w:t>Romine MF, Stillwell LC, Wong KK, Thurston SJ, Sisk EC, Sensen C, Gaasterland T, Fredrickson JK, Saffer JD. 1999. Complete sequence of a 184-kilobase catabolic plasmid from Sphingomonas aromaticivorans F199. J Bacteriol 181:1585–1602.</w:t>
      </w:r>
    </w:p>
    <w:p w14:paraId="5587785B"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0. </w:t>
      </w:r>
      <w:r w:rsidRPr="00E05185">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49212515"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1. </w:t>
      </w:r>
      <w:r w:rsidRPr="00E05185">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1798714C"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2. </w:t>
      </w:r>
      <w:r w:rsidRPr="00E05185">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4E3F1BD8"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3. </w:t>
      </w:r>
      <w:r w:rsidRPr="00E05185">
        <w:rPr>
          <w:noProof/>
        </w:rPr>
        <w:tab/>
        <w:t>Rahimi A, Ulbrich A, Coon JJ, Stahl SS. 2014. Formic-acid-induced depolymerization of oxidized lignin to aromatics. Nature 515:249–252.</w:t>
      </w:r>
    </w:p>
    <w:p w14:paraId="661BFFE3"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4. </w:t>
      </w:r>
      <w:r w:rsidRPr="00E05185">
        <w:rPr>
          <w:noProof/>
        </w:rPr>
        <w:tab/>
        <w:t>Mitchell VD, Taylor CM, Bauer S. 2014. Comprehensive Analysis of Monomeric Phenolics in Dilute Acid Plant Hydrolysates. Bioenergy Res 7:654–669.</w:t>
      </w:r>
    </w:p>
    <w:p w14:paraId="5B34A02C"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5. </w:t>
      </w:r>
      <w:r w:rsidRPr="00E05185">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E05185">
        <w:rPr>
          <w:noProof/>
        </w:rPr>
        <w:lastRenderedPageBreak/>
        <w:t>cleavage pathway from sphingobium sp. SYK-6. J Biol Chem 291:10228–10238.</w:t>
      </w:r>
    </w:p>
    <w:p w14:paraId="0CF1A9BB"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6. </w:t>
      </w:r>
      <w:r w:rsidRPr="00E05185">
        <w:rPr>
          <w:noProof/>
        </w:rPr>
        <w:tab/>
        <w:t>Stanier RY, Palleroni NJ, Doudoroff M. 1966. The aerobic pseudomonads: a taxonomic study. J Gen Microbiol 43:159–271.</w:t>
      </w:r>
    </w:p>
    <w:p w14:paraId="2E091412"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7. </w:t>
      </w:r>
      <w:r w:rsidRPr="00E05185">
        <w:rPr>
          <w:noProof/>
        </w:rPr>
        <w:tab/>
        <w:t>Bolger AM, Lohse M, Usadel B. 2014. Trimmomatic: a flexible trimmer for Illumina sequence data. Bioinformatics 30:2114–2120.</w:t>
      </w:r>
    </w:p>
    <w:p w14:paraId="2D53C5AA"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8. </w:t>
      </w:r>
      <w:r w:rsidRPr="00E05185">
        <w:rPr>
          <w:noProof/>
        </w:rPr>
        <w:tab/>
        <w:t>Langmead B, Salzberg SL. 2012. Fast gapped-read alignment with Bowtie 2. Nat Methods 9:357–359.</w:t>
      </w:r>
    </w:p>
    <w:p w14:paraId="01D2DD68"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19. </w:t>
      </w:r>
      <w:r w:rsidRPr="00E05185">
        <w:rPr>
          <w:noProof/>
        </w:rPr>
        <w:tab/>
        <w:t>Anders S, Pyl PT, Huber W. 2015. HTSeq--a Python framework to work with high-throughput sequencing data. Bioinformatics 31:166–169.</w:t>
      </w:r>
    </w:p>
    <w:p w14:paraId="11849FAC"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0. </w:t>
      </w:r>
      <w:r w:rsidRPr="00E05185">
        <w:rPr>
          <w:noProof/>
        </w:rPr>
        <w:tab/>
        <w:t>Robinson MD, McCarthy DJ, Smyth GK. 2010. edgeR: a Bioconductor package for differential expression analysis of digital gene expression data. Bioinformatics 26:139–140.</w:t>
      </w:r>
    </w:p>
    <w:p w14:paraId="27EE4881"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1. </w:t>
      </w:r>
      <w:r w:rsidRPr="00E05185">
        <w:rPr>
          <w:noProof/>
        </w:rPr>
        <w:tab/>
        <w:t>Benjamini Y, Hochberg Y. 1995. Controlling the False Discovery Rate: A Practical and Powerful Approach to Multiple Testing. J R Stat Soc Ser B 57:289–300.</w:t>
      </w:r>
    </w:p>
    <w:p w14:paraId="7B603E1F"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2. </w:t>
      </w:r>
      <w:r w:rsidRPr="00E05185">
        <w:rPr>
          <w:noProof/>
        </w:rPr>
        <w:tab/>
        <w:t>Cecil JH, Garcia DC, Giannone RJ, Michener JK. 2018. Rapid, Parallel Identification of Catabolism Pathways of Lignin-Derived Aromatic Compounds in Novosphingobium aromaticivorans. Appl Environ Microbiol 84:e01185-18.</w:t>
      </w:r>
    </w:p>
    <w:p w14:paraId="363C337B"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3. </w:t>
      </w:r>
      <w:r w:rsidRPr="00E05185">
        <w:rPr>
          <w:noProof/>
        </w:rPr>
        <w:tab/>
        <w:t>Kaczmarczyk A, Vorholt JA, Francez-Charlot A. 2012. Markerless gene deletion system for sphingomonads. Appl Environ Microbiol 78:3774–3777.</w:t>
      </w:r>
    </w:p>
    <w:p w14:paraId="3E8FD837"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4. </w:t>
      </w:r>
      <w:r w:rsidRPr="00E05185">
        <w:rPr>
          <w:noProof/>
        </w:rPr>
        <w:tab/>
        <w:t>Gall DL, Ralph J, Donohue TJ, Noguera DR. 2014. A Group of Sequence-Related Sphingomonad Enzymes Catalyzes Cleavage of β-Aryl Ether Linkages in Lignin β-Guaiacyl and β-Syringyl Ether Dimers. Environ Sci Technol 48:12454–12463.</w:t>
      </w:r>
    </w:p>
    <w:p w14:paraId="2F668A5A"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5. </w:t>
      </w:r>
      <w:r w:rsidRPr="00E05185">
        <w:rPr>
          <w:noProof/>
        </w:rPr>
        <w:tab/>
        <w:t>Studier FW. 2005. Protein production by auto-induction in high density shaking cultures. Protein Expr Purif 41:207–234.</w:t>
      </w:r>
    </w:p>
    <w:p w14:paraId="0BD66668"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6. </w:t>
      </w:r>
      <w:r w:rsidRPr="00E05185">
        <w:rPr>
          <w:noProof/>
        </w:rPr>
        <w:tab/>
        <w:t>Kontur WS, Olmsted CN, Yusko LM, Niles A V., Walters KA, Beebe ET, Vander Meulen KA, Karlen SD, Gall DL, Noguera DR, Donohue TJ. 2019. A heterodimeric glutathione S-transferase that stereospecifically breaks lignin’s (R)-aryl ether bond reveals the diversity of bacterial -etherases. J Biol Chem 294:1877–1890.</w:t>
      </w:r>
    </w:p>
    <w:p w14:paraId="3B2350BD"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7. </w:t>
      </w:r>
      <w:r w:rsidRPr="00E05185">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54DD3BE6"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8. </w:t>
      </w:r>
      <w:r w:rsidRPr="00E05185">
        <w:rPr>
          <w:noProof/>
        </w:rPr>
        <w:tab/>
        <w:t>Vardon DR, Franden MA, Johnson CW, Karp EM, Guarnieri MT, Linger JG, Salm MJ, Strathmann TJ, Beckham GT. 2015. Adipic acid production from lignin. Energy Environ Sci 8:617–628.</w:t>
      </w:r>
    </w:p>
    <w:p w14:paraId="464FCD35"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29. </w:t>
      </w:r>
      <w:r w:rsidRPr="00E05185">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7E803E3F"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0. </w:t>
      </w:r>
      <w:r w:rsidRPr="00E05185">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18E0E87B"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1. </w:t>
      </w:r>
      <w:r w:rsidRPr="00E05185">
        <w:rPr>
          <w:noProof/>
        </w:rPr>
        <w:tab/>
        <w:t>Johnson CW, Salvachúa D, Khanna P, Smith H, Peterson DJ, Beckham GT. 2016. Enhancing muconic acid production from glucose and lignin-derived aromatic compounds via increased protocatechuate decarboxylase activity. Metab Eng Commun 3:111–119.</w:t>
      </w:r>
    </w:p>
    <w:p w14:paraId="07437840"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2. </w:t>
      </w:r>
      <w:r w:rsidRPr="00E05185">
        <w:rPr>
          <w:noProof/>
        </w:rPr>
        <w:tab/>
        <w:t xml:space="preserve">Xu Z, Lei P, Zhai R, Wen Z, Jin M. 2019. Recent advances in lignin valorization with </w:t>
      </w:r>
      <w:r w:rsidRPr="00E05185">
        <w:rPr>
          <w:noProof/>
        </w:rPr>
        <w:lastRenderedPageBreak/>
        <w:t>bacterial cultures: microorganisms, metabolic pathways, and bio-products. Biotechnol Biofuels 12:32.</w:t>
      </w:r>
    </w:p>
    <w:p w14:paraId="4268E041"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3. </w:t>
      </w:r>
      <w:r w:rsidRPr="00E05185">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w:t>
      </w:r>
    </w:p>
    <w:p w14:paraId="4C6FEF82"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4. </w:t>
      </w:r>
      <w:r w:rsidRPr="00E05185">
        <w:rPr>
          <w:noProof/>
        </w:rPr>
        <w:tab/>
        <w:t>He Y, Li X, Ben H, Xue X, Yang B. 2017. Lipid Production from Dilute Alkali Corn Stover Lignin by Rhodococcus Strains. ACS Sustain Chem Eng 5:2302–2311.</w:t>
      </w:r>
    </w:p>
    <w:p w14:paraId="7D443C85"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5. </w:t>
      </w:r>
      <w:r w:rsidRPr="00E05185">
        <w:rPr>
          <w:noProof/>
        </w:rPr>
        <w:tab/>
        <w:t>Liu ZH, Olson ML, Shinde S, Wang X, Hao N, Yoo CG, Bhagia S, Dunlap JR, Pu Y, Kao KC, Ragauskas AJ, Jin M, Yuan JS. 2017. Synergistic maximization of the carbohydrate output and lignin processability by combinatorial pretreatmentf. Innov Green Process Eng Sustain Energy Environ 2017 - Top Conf 2017 AIChE Annu Meet 2017-Octob:248–264.</w:t>
      </w:r>
    </w:p>
    <w:p w14:paraId="3DD2A28B"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6. </w:t>
      </w:r>
      <w:r w:rsidRPr="00E05185">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54B27B72"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7. </w:t>
      </w:r>
      <w:r w:rsidRPr="00E05185">
        <w:rPr>
          <w:noProof/>
        </w:rPr>
        <w:tab/>
        <w:t>Masai E, Yamamoto Y, Inoue T, Takamura K, Hara H, Kasai D, Katayama Y, Fukuda M. 2007. Characterization of ligV essential for catabolism of vanillin by Sphingomonas paucimobilis SYK-6. Biosci Biotechnol Biochem 71:2487–2492.</w:t>
      </w:r>
    </w:p>
    <w:p w14:paraId="5E36B328" w14:textId="77777777" w:rsidR="00E05185" w:rsidRPr="00E05185" w:rsidRDefault="00E05185" w:rsidP="00E05185">
      <w:pPr>
        <w:widowControl w:val="0"/>
        <w:autoSpaceDE w:val="0"/>
        <w:autoSpaceDN w:val="0"/>
        <w:adjustRightInd w:val="0"/>
        <w:ind w:left="640" w:hanging="640"/>
        <w:rPr>
          <w:noProof/>
        </w:rPr>
      </w:pPr>
      <w:r w:rsidRPr="00E05185">
        <w:rPr>
          <w:noProof/>
        </w:rPr>
        <w:t xml:space="preserve">38. </w:t>
      </w:r>
      <w:r w:rsidRPr="00E05185">
        <w:rPr>
          <w:noProof/>
        </w:rPr>
        <w:tab/>
        <w:t>Gall DL, Ralph J, Donohue TJ, Noguera DR. 2017. Biochemical transformation of lignin for deriving valued commodities from lignocellulose. Curr Opin Biotechnol 45:120–126.</w:t>
      </w:r>
    </w:p>
    <w:p w14:paraId="53DC80B2" w14:textId="2EE1810D" w:rsidR="00291AA8" w:rsidRPr="007B270D" w:rsidRDefault="007B270D" w:rsidP="00E05185">
      <w:pPr>
        <w:widowControl w:val="0"/>
        <w:autoSpaceDE w:val="0"/>
        <w:autoSpaceDN w:val="0"/>
        <w:adjustRightInd w:val="0"/>
        <w:ind w:left="640" w:hanging="640"/>
      </w:pPr>
      <w:r>
        <w:fldChar w:fldCharType="end"/>
      </w:r>
    </w:p>
    <w:sectPr w:rsidR="00291AA8" w:rsidRPr="007B270D" w:rsidSect="001C5D04">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a Linz" w:date="2021-05-19T13:00:00Z" w:initials="AL">
    <w:p w14:paraId="1E1838EA" w14:textId="55AE6C89" w:rsidR="00F40162" w:rsidRDefault="00F40162">
      <w:pPr>
        <w:pStyle w:val="CommentText"/>
      </w:pPr>
      <w:r>
        <w:rPr>
          <w:rStyle w:val="CommentReference"/>
        </w:rPr>
        <w:annotationRef/>
      </w:r>
      <w:r>
        <w:t>Miguel’s preparing this table for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1838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EC354" w16cex:dateUtc="2021-03-31T14:45:00Z"/>
  <w16cex:commentExtensible w16cex:durableId="24298731" w16cex:dateUtc="2021-04-20T22:00:00Z"/>
  <w16cex:commentExtensible w16cex:durableId="24291B28" w16cex:dateUtc="2021-04-20T14:19:00Z"/>
  <w16cex:commentExtensible w16cex:durableId="24296820" w16cex:dateUtc="2021-04-20T19:48:00Z"/>
  <w16cex:commentExtensible w16cex:durableId="24291FE5" w16cex:dateUtc="2021-04-20T14:39:00Z"/>
  <w16cex:commentExtensible w16cex:durableId="2429222C" w16cex:dateUtc="2021-04-20T14:49:00Z"/>
  <w16cex:commentExtensible w16cex:durableId="242966D7" w16cex:dateUtc="2021-04-20T19:42:00Z"/>
  <w16cex:commentExtensible w16cex:durableId="2429677C" w16cex:dateUtc="2021-04-20T19:45:00Z"/>
  <w16cex:commentExtensible w16cex:durableId="24296DF2" w16cex:dateUtc="2021-04-20T20:12:00Z"/>
  <w16cex:commentExtensible w16cex:durableId="240ED3B9" w16cex:dateUtc="2021-03-31T15:55:00Z"/>
  <w16cex:commentExtensible w16cex:durableId="24297D81" w16cex:dateUtc="2021-04-20T21:19:00Z"/>
  <w16cex:commentExtensible w16cex:durableId="2429758F" w16cex:dateUtc="2021-04-20T20:45:00Z"/>
  <w16cex:commentExtensible w16cex:durableId="24297B87" w16cex:dateUtc="2021-04-20T21:10:00Z"/>
  <w16cex:commentExtensible w16cex:durableId="24297E20" w16cex:dateUtc="2021-04-20T21:21:00Z"/>
  <w16cex:commentExtensible w16cex:durableId="24297F21" w16cex:dateUtc="2021-04-20T21:26:00Z"/>
  <w16cex:commentExtensible w16cex:durableId="242980B3" w16cex:dateUtc="2021-04-20T21:32:00Z"/>
  <w16cex:commentExtensible w16cex:durableId="2429878E" w16cex:dateUtc="2021-04-20T22:02:00Z"/>
  <w16cex:commentExtensible w16cex:durableId="242983F1" w16cex:dateUtc="2021-04-20T21:46:00Z"/>
  <w16cex:commentExtensible w16cex:durableId="2429852F" w16cex:dateUtc="2021-04-20T21:51:00Z"/>
  <w16cex:commentExtensible w16cex:durableId="2429856E" w16cex:dateUtc="2021-04-20T21:53:00Z"/>
  <w16cex:commentExtensible w16cex:durableId="242986FC" w16cex:dateUtc="2021-04-20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1838EA" w16cid:durableId="244F8A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C7DA8" w14:textId="77777777" w:rsidR="00873D44" w:rsidRDefault="00873D44" w:rsidP="00F84FA1">
      <w:r>
        <w:separator/>
      </w:r>
    </w:p>
  </w:endnote>
  <w:endnote w:type="continuationSeparator" w:id="0">
    <w:p w14:paraId="78E9A663" w14:textId="77777777" w:rsidR="00873D44" w:rsidRDefault="00873D44"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4BC0894" w:rsidR="00313693" w:rsidRDefault="00313693">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70150B16" w14:textId="77777777" w:rsidR="00313693" w:rsidRDefault="003136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2F727" w14:textId="77777777" w:rsidR="00873D44" w:rsidRDefault="00873D44" w:rsidP="00F84FA1">
      <w:r>
        <w:separator/>
      </w:r>
    </w:p>
  </w:footnote>
  <w:footnote w:type="continuationSeparator" w:id="0">
    <w:p w14:paraId="273116C1" w14:textId="77777777" w:rsidR="00873D44" w:rsidRDefault="00873D44"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6"/>
  </w:num>
  <w:num w:numId="4">
    <w:abstractNumId w:val="10"/>
  </w:num>
  <w:num w:numId="5">
    <w:abstractNumId w:val="8"/>
  </w:num>
  <w:num w:numId="6">
    <w:abstractNumId w:val="3"/>
  </w:num>
  <w:num w:numId="7">
    <w:abstractNumId w:val="9"/>
  </w:num>
  <w:num w:numId="8">
    <w:abstractNumId w:val="0"/>
  </w:num>
  <w:num w:numId="9">
    <w:abstractNumId w:val="2"/>
  </w:num>
  <w:num w:numId="10">
    <w:abstractNumId w:val="5"/>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17A"/>
    <w:rsid w:val="00000C24"/>
    <w:rsid w:val="0000283A"/>
    <w:rsid w:val="000031A4"/>
    <w:rsid w:val="00006416"/>
    <w:rsid w:val="0001117B"/>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60339"/>
    <w:rsid w:val="00070DE4"/>
    <w:rsid w:val="00075F4B"/>
    <w:rsid w:val="00083589"/>
    <w:rsid w:val="000861F6"/>
    <w:rsid w:val="00093B83"/>
    <w:rsid w:val="000A1303"/>
    <w:rsid w:val="000A2048"/>
    <w:rsid w:val="000A3603"/>
    <w:rsid w:val="000A5ACC"/>
    <w:rsid w:val="000B0FA5"/>
    <w:rsid w:val="000B420E"/>
    <w:rsid w:val="000C1EAC"/>
    <w:rsid w:val="000C28FA"/>
    <w:rsid w:val="000C63DE"/>
    <w:rsid w:val="000C6DD8"/>
    <w:rsid w:val="000D0B05"/>
    <w:rsid w:val="000D63F4"/>
    <w:rsid w:val="000E2727"/>
    <w:rsid w:val="000E4184"/>
    <w:rsid w:val="000E7D45"/>
    <w:rsid w:val="000F1853"/>
    <w:rsid w:val="000F1856"/>
    <w:rsid w:val="000F296B"/>
    <w:rsid w:val="000F2F10"/>
    <w:rsid w:val="000F3AAD"/>
    <w:rsid w:val="000F60AF"/>
    <w:rsid w:val="000F7066"/>
    <w:rsid w:val="000F72FC"/>
    <w:rsid w:val="00110309"/>
    <w:rsid w:val="0011689D"/>
    <w:rsid w:val="001178AB"/>
    <w:rsid w:val="00120090"/>
    <w:rsid w:val="001217B7"/>
    <w:rsid w:val="00133149"/>
    <w:rsid w:val="001441D0"/>
    <w:rsid w:val="00145444"/>
    <w:rsid w:val="001456ED"/>
    <w:rsid w:val="001502E1"/>
    <w:rsid w:val="001514BE"/>
    <w:rsid w:val="00165D98"/>
    <w:rsid w:val="00165EB3"/>
    <w:rsid w:val="00166132"/>
    <w:rsid w:val="00166840"/>
    <w:rsid w:val="00166A3D"/>
    <w:rsid w:val="00172AF1"/>
    <w:rsid w:val="00175BF9"/>
    <w:rsid w:val="001761CE"/>
    <w:rsid w:val="00182396"/>
    <w:rsid w:val="0018498A"/>
    <w:rsid w:val="001865A2"/>
    <w:rsid w:val="00186624"/>
    <w:rsid w:val="001A16B7"/>
    <w:rsid w:val="001A6C67"/>
    <w:rsid w:val="001A7293"/>
    <w:rsid w:val="001A7FE6"/>
    <w:rsid w:val="001B574C"/>
    <w:rsid w:val="001B5EE5"/>
    <w:rsid w:val="001B6994"/>
    <w:rsid w:val="001B6B87"/>
    <w:rsid w:val="001C20FC"/>
    <w:rsid w:val="001C5D04"/>
    <w:rsid w:val="001C7ADF"/>
    <w:rsid w:val="001C7D32"/>
    <w:rsid w:val="001D1EA0"/>
    <w:rsid w:val="001D2452"/>
    <w:rsid w:val="001E00C2"/>
    <w:rsid w:val="001E0BCA"/>
    <w:rsid w:val="001E174A"/>
    <w:rsid w:val="001E1E79"/>
    <w:rsid w:val="001E5E95"/>
    <w:rsid w:val="001E7A53"/>
    <w:rsid w:val="001F0072"/>
    <w:rsid w:val="001F25FD"/>
    <w:rsid w:val="001F2D4E"/>
    <w:rsid w:val="001F354B"/>
    <w:rsid w:val="001F7671"/>
    <w:rsid w:val="0020368E"/>
    <w:rsid w:val="00204AF3"/>
    <w:rsid w:val="0020522F"/>
    <w:rsid w:val="00205E09"/>
    <w:rsid w:val="00206091"/>
    <w:rsid w:val="002142CE"/>
    <w:rsid w:val="00222265"/>
    <w:rsid w:val="002250B4"/>
    <w:rsid w:val="002262B0"/>
    <w:rsid w:val="002265AB"/>
    <w:rsid w:val="00227BC3"/>
    <w:rsid w:val="0023349C"/>
    <w:rsid w:val="00234BD9"/>
    <w:rsid w:val="002401D3"/>
    <w:rsid w:val="00244CD7"/>
    <w:rsid w:val="00250201"/>
    <w:rsid w:val="00251018"/>
    <w:rsid w:val="002510C7"/>
    <w:rsid w:val="00252845"/>
    <w:rsid w:val="00254D77"/>
    <w:rsid w:val="002570C1"/>
    <w:rsid w:val="00257CEC"/>
    <w:rsid w:val="00260AE7"/>
    <w:rsid w:val="00261000"/>
    <w:rsid w:val="00261F51"/>
    <w:rsid w:val="00267A64"/>
    <w:rsid w:val="002717CE"/>
    <w:rsid w:val="00271BDF"/>
    <w:rsid w:val="00273110"/>
    <w:rsid w:val="002746AE"/>
    <w:rsid w:val="00277896"/>
    <w:rsid w:val="00280A03"/>
    <w:rsid w:val="00281E8F"/>
    <w:rsid w:val="002871FF"/>
    <w:rsid w:val="00291AA8"/>
    <w:rsid w:val="002A7133"/>
    <w:rsid w:val="002B3F49"/>
    <w:rsid w:val="002B3F97"/>
    <w:rsid w:val="002B79BF"/>
    <w:rsid w:val="002C5489"/>
    <w:rsid w:val="002C717A"/>
    <w:rsid w:val="002E2FF7"/>
    <w:rsid w:val="002E37B9"/>
    <w:rsid w:val="002F0239"/>
    <w:rsid w:val="002F0C73"/>
    <w:rsid w:val="002F39B2"/>
    <w:rsid w:val="002F4B6F"/>
    <w:rsid w:val="002F569F"/>
    <w:rsid w:val="002F6B62"/>
    <w:rsid w:val="003003DC"/>
    <w:rsid w:val="0030355D"/>
    <w:rsid w:val="00303EE7"/>
    <w:rsid w:val="003067D7"/>
    <w:rsid w:val="00306DE5"/>
    <w:rsid w:val="00310ED2"/>
    <w:rsid w:val="00311CC8"/>
    <w:rsid w:val="0031240E"/>
    <w:rsid w:val="0031247E"/>
    <w:rsid w:val="003128A7"/>
    <w:rsid w:val="00313182"/>
    <w:rsid w:val="00313693"/>
    <w:rsid w:val="0032043A"/>
    <w:rsid w:val="00321B64"/>
    <w:rsid w:val="00331052"/>
    <w:rsid w:val="00331BD4"/>
    <w:rsid w:val="00332D61"/>
    <w:rsid w:val="00336959"/>
    <w:rsid w:val="003406F7"/>
    <w:rsid w:val="00343832"/>
    <w:rsid w:val="00343E2D"/>
    <w:rsid w:val="00344FB0"/>
    <w:rsid w:val="00351813"/>
    <w:rsid w:val="00353161"/>
    <w:rsid w:val="003535AF"/>
    <w:rsid w:val="00356A5B"/>
    <w:rsid w:val="00361227"/>
    <w:rsid w:val="00373CED"/>
    <w:rsid w:val="0038654D"/>
    <w:rsid w:val="003873C7"/>
    <w:rsid w:val="0039080A"/>
    <w:rsid w:val="00390C07"/>
    <w:rsid w:val="003935C6"/>
    <w:rsid w:val="00394BE5"/>
    <w:rsid w:val="00397351"/>
    <w:rsid w:val="003A2835"/>
    <w:rsid w:val="003A5F5E"/>
    <w:rsid w:val="003A7621"/>
    <w:rsid w:val="003B4B32"/>
    <w:rsid w:val="003B7857"/>
    <w:rsid w:val="003C1391"/>
    <w:rsid w:val="003C56A8"/>
    <w:rsid w:val="003D3A67"/>
    <w:rsid w:val="003D3CD4"/>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C95"/>
    <w:rsid w:val="004404B3"/>
    <w:rsid w:val="004443D3"/>
    <w:rsid w:val="00453575"/>
    <w:rsid w:val="0045429A"/>
    <w:rsid w:val="0045522E"/>
    <w:rsid w:val="00455EF0"/>
    <w:rsid w:val="00457C01"/>
    <w:rsid w:val="00460C98"/>
    <w:rsid w:val="004655EA"/>
    <w:rsid w:val="00471C99"/>
    <w:rsid w:val="004742BE"/>
    <w:rsid w:val="00474552"/>
    <w:rsid w:val="00487B37"/>
    <w:rsid w:val="00494905"/>
    <w:rsid w:val="0049626E"/>
    <w:rsid w:val="00497E47"/>
    <w:rsid w:val="004A05D0"/>
    <w:rsid w:val="004A2742"/>
    <w:rsid w:val="004A3B91"/>
    <w:rsid w:val="004A522A"/>
    <w:rsid w:val="004A6D87"/>
    <w:rsid w:val="004B6017"/>
    <w:rsid w:val="004B7831"/>
    <w:rsid w:val="004C077B"/>
    <w:rsid w:val="004C47B9"/>
    <w:rsid w:val="004D2924"/>
    <w:rsid w:val="004D2AF7"/>
    <w:rsid w:val="004E0D69"/>
    <w:rsid w:val="004E280D"/>
    <w:rsid w:val="004E5EDA"/>
    <w:rsid w:val="004F122C"/>
    <w:rsid w:val="0050059B"/>
    <w:rsid w:val="00503EE2"/>
    <w:rsid w:val="00505B8E"/>
    <w:rsid w:val="005060D2"/>
    <w:rsid w:val="00510BEF"/>
    <w:rsid w:val="0051478D"/>
    <w:rsid w:val="005161DC"/>
    <w:rsid w:val="005175F8"/>
    <w:rsid w:val="00521033"/>
    <w:rsid w:val="005211DE"/>
    <w:rsid w:val="00526154"/>
    <w:rsid w:val="005277C4"/>
    <w:rsid w:val="0053491A"/>
    <w:rsid w:val="00535829"/>
    <w:rsid w:val="00541694"/>
    <w:rsid w:val="00543C6E"/>
    <w:rsid w:val="005445F4"/>
    <w:rsid w:val="0054540C"/>
    <w:rsid w:val="00546A42"/>
    <w:rsid w:val="00546B3D"/>
    <w:rsid w:val="00547358"/>
    <w:rsid w:val="0055059C"/>
    <w:rsid w:val="00552731"/>
    <w:rsid w:val="00557613"/>
    <w:rsid w:val="0056190D"/>
    <w:rsid w:val="00564A64"/>
    <w:rsid w:val="00564CC8"/>
    <w:rsid w:val="00565EDD"/>
    <w:rsid w:val="00567E28"/>
    <w:rsid w:val="00573D9D"/>
    <w:rsid w:val="00583BD6"/>
    <w:rsid w:val="0058404C"/>
    <w:rsid w:val="0058522F"/>
    <w:rsid w:val="00590633"/>
    <w:rsid w:val="00593071"/>
    <w:rsid w:val="00594726"/>
    <w:rsid w:val="005A227F"/>
    <w:rsid w:val="005A469E"/>
    <w:rsid w:val="005A4A7F"/>
    <w:rsid w:val="005A6D54"/>
    <w:rsid w:val="005B4807"/>
    <w:rsid w:val="005B5B77"/>
    <w:rsid w:val="005B759D"/>
    <w:rsid w:val="005C0439"/>
    <w:rsid w:val="005C466E"/>
    <w:rsid w:val="005C5DF0"/>
    <w:rsid w:val="005D1D0E"/>
    <w:rsid w:val="005D3926"/>
    <w:rsid w:val="005D4CA1"/>
    <w:rsid w:val="005D5F79"/>
    <w:rsid w:val="005E415B"/>
    <w:rsid w:val="005F0245"/>
    <w:rsid w:val="005F2203"/>
    <w:rsid w:val="005F49E4"/>
    <w:rsid w:val="005F52C5"/>
    <w:rsid w:val="00602EA8"/>
    <w:rsid w:val="00603E46"/>
    <w:rsid w:val="00614066"/>
    <w:rsid w:val="00614B96"/>
    <w:rsid w:val="00615C72"/>
    <w:rsid w:val="0062087A"/>
    <w:rsid w:val="00623FDE"/>
    <w:rsid w:val="00624995"/>
    <w:rsid w:val="00627D33"/>
    <w:rsid w:val="00633066"/>
    <w:rsid w:val="00642AEF"/>
    <w:rsid w:val="00653663"/>
    <w:rsid w:val="006546D5"/>
    <w:rsid w:val="0065599E"/>
    <w:rsid w:val="006619C8"/>
    <w:rsid w:val="00663089"/>
    <w:rsid w:val="00665639"/>
    <w:rsid w:val="006671EB"/>
    <w:rsid w:val="00667966"/>
    <w:rsid w:val="00670327"/>
    <w:rsid w:val="006728A9"/>
    <w:rsid w:val="00675726"/>
    <w:rsid w:val="006767F6"/>
    <w:rsid w:val="00676E5A"/>
    <w:rsid w:val="006771DA"/>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C261A"/>
    <w:rsid w:val="006C380C"/>
    <w:rsid w:val="006C49EB"/>
    <w:rsid w:val="006D1506"/>
    <w:rsid w:val="006D2E83"/>
    <w:rsid w:val="006D381B"/>
    <w:rsid w:val="006D559A"/>
    <w:rsid w:val="006D71F1"/>
    <w:rsid w:val="006E6A58"/>
    <w:rsid w:val="006F5CA0"/>
    <w:rsid w:val="006F6016"/>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5421"/>
    <w:rsid w:val="008A7345"/>
    <w:rsid w:val="008B3FCD"/>
    <w:rsid w:val="008B4849"/>
    <w:rsid w:val="008C018D"/>
    <w:rsid w:val="008C34DC"/>
    <w:rsid w:val="008C3A4E"/>
    <w:rsid w:val="008D158F"/>
    <w:rsid w:val="008D26C1"/>
    <w:rsid w:val="008D27F8"/>
    <w:rsid w:val="008D482B"/>
    <w:rsid w:val="008D61ED"/>
    <w:rsid w:val="008D7BFA"/>
    <w:rsid w:val="008E0BFE"/>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6531"/>
    <w:rsid w:val="00945075"/>
    <w:rsid w:val="00946A0E"/>
    <w:rsid w:val="00950C8A"/>
    <w:rsid w:val="0095464B"/>
    <w:rsid w:val="00954742"/>
    <w:rsid w:val="00954AAD"/>
    <w:rsid w:val="009600D6"/>
    <w:rsid w:val="009605F5"/>
    <w:rsid w:val="00964A2E"/>
    <w:rsid w:val="00967627"/>
    <w:rsid w:val="00977478"/>
    <w:rsid w:val="0098369D"/>
    <w:rsid w:val="009A5481"/>
    <w:rsid w:val="009B21A2"/>
    <w:rsid w:val="009B2D7B"/>
    <w:rsid w:val="009B6EDD"/>
    <w:rsid w:val="009C2113"/>
    <w:rsid w:val="009C22C2"/>
    <w:rsid w:val="009D2E04"/>
    <w:rsid w:val="009D5000"/>
    <w:rsid w:val="009D524E"/>
    <w:rsid w:val="009D5B72"/>
    <w:rsid w:val="009D67E6"/>
    <w:rsid w:val="009D77AD"/>
    <w:rsid w:val="009E0DA5"/>
    <w:rsid w:val="009E3D6E"/>
    <w:rsid w:val="009F1A3B"/>
    <w:rsid w:val="009F37E7"/>
    <w:rsid w:val="009F4266"/>
    <w:rsid w:val="009F4370"/>
    <w:rsid w:val="009F77C5"/>
    <w:rsid w:val="00A0767E"/>
    <w:rsid w:val="00A1071D"/>
    <w:rsid w:val="00A1142E"/>
    <w:rsid w:val="00A11C82"/>
    <w:rsid w:val="00A138CB"/>
    <w:rsid w:val="00A149A9"/>
    <w:rsid w:val="00A2088C"/>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6007D"/>
    <w:rsid w:val="00A67327"/>
    <w:rsid w:val="00A7540F"/>
    <w:rsid w:val="00A81B7F"/>
    <w:rsid w:val="00A8492B"/>
    <w:rsid w:val="00A93BED"/>
    <w:rsid w:val="00A949E7"/>
    <w:rsid w:val="00AA09C0"/>
    <w:rsid w:val="00AA14A6"/>
    <w:rsid w:val="00AB7F45"/>
    <w:rsid w:val="00AC39E8"/>
    <w:rsid w:val="00AC5316"/>
    <w:rsid w:val="00AC6F42"/>
    <w:rsid w:val="00AC7C5C"/>
    <w:rsid w:val="00AD5854"/>
    <w:rsid w:val="00AD6B7D"/>
    <w:rsid w:val="00AE1B1D"/>
    <w:rsid w:val="00AF08C8"/>
    <w:rsid w:val="00AF19E7"/>
    <w:rsid w:val="00AF5D37"/>
    <w:rsid w:val="00B03AD5"/>
    <w:rsid w:val="00B060EB"/>
    <w:rsid w:val="00B119CB"/>
    <w:rsid w:val="00B11F78"/>
    <w:rsid w:val="00B128E2"/>
    <w:rsid w:val="00B135A4"/>
    <w:rsid w:val="00B13F7F"/>
    <w:rsid w:val="00B17B92"/>
    <w:rsid w:val="00B23699"/>
    <w:rsid w:val="00B239DA"/>
    <w:rsid w:val="00B262A3"/>
    <w:rsid w:val="00B26E18"/>
    <w:rsid w:val="00B31EC0"/>
    <w:rsid w:val="00B40200"/>
    <w:rsid w:val="00B429DF"/>
    <w:rsid w:val="00B43AB0"/>
    <w:rsid w:val="00B44185"/>
    <w:rsid w:val="00B4493C"/>
    <w:rsid w:val="00B45FA9"/>
    <w:rsid w:val="00B460D3"/>
    <w:rsid w:val="00B47957"/>
    <w:rsid w:val="00B47BAB"/>
    <w:rsid w:val="00B50A3D"/>
    <w:rsid w:val="00B5455D"/>
    <w:rsid w:val="00B567D1"/>
    <w:rsid w:val="00B62866"/>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C2200"/>
    <w:rsid w:val="00BD06C7"/>
    <w:rsid w:val="00BD141E"/>
    <w:rsid w:val="00BD196B"/>
    <w:rsid w:val="00BD5F7C"/>
    <w:rsid w:val="00BE12ED"/>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C7A"/>
    <w:rsid w:val="00C854F6"/>
    <w:rsid w:val="00C873EB"/>
    <w:rsid w:val="00C90EA7"/>
    <w:rsid w:val="00C92E39"/>
    <w:rsid w:val="00C948E3"/>
    <w:rsid w:val="00C949C7"/>
    <w:rsid w:val="00CA0334"/>
    <w:rsid w:val="00CA43BF"/>
    <w:rsid w:val="00CA7EBB"/>
    <w:rsid w:val="00CB0043"/>
    <w:rsid w:val="00CB08BF"/>
    <w:rsid w:val="00CB49BE"/>
    <w:rsid w:val="00CC2BD8"/>
    <w:rsid w:val="00CC2BE8"/>
    <w:rsid w:val="00CD03CC"/>
    <w:rsid w:val="00CD0D8B"/>
    <w:rsid w:val="00CD3DA2"/>
    <w:rsid w:val="00CD4654"/>
    <w:rsid w:val="00CD6BA9"/>
    <w:rsid w:val="00CE1F3C"/>
    <w:rsid w:val="00CE2407"/>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43E"/>
    <w:rsid w:val="00D4769C"/>
    <w:rsid w:val="00D47CB9"/>
    <w:rsid w:val="00D53A35"/>
    <w:rsid w:val="00D60B02"/>
    <w:rsid w:val="00D61994"/>
    <w:rsid w:val="00D63042"/>
    <w:rsid w:val="00D640B4"/>
    <w:rsid w:val="00D71594"/>
    <w:rsid w:val="00D7282D"/>
    <w:rsid w:val="00D74935"/>
    <w:rsid w:val="00D766AB"/>
    <w:rsid w:val="00D77187"/>
    <w:rsid w:val="00D77E53"/>
    <w:rsid w:val="00D84D0A"/>
    <w:rsid w:val="00D95AB0"/>
    <w:rsid w:val="00D95D8F"/>
    <w:rsid w:val="00D96532"/>
    <w:rsid w:val="00DA0865"/>
    <w:rsid w:val="00DA3BC7"/>
    <w:rsid w:val="00DB15A1"/>
    <w:rsid w:val="00DB17EF"/>
    <w:rsid w:val="00DC13C0"/>
    <w:rsid w:val="00DD014F"/>
    <w:rsid w:val="00DD08B5"/>
    <w:rsid w:val="00DD3E98"/>
    <w:rsid w:val="00DD4269"/>
    <w:rsid w:val="00DE004F"/>
    <w:rsid w:val="00DE2900"/>
    <w:rsid w:val="00DE2CB7"/>
    <w:rsid w:val="00E025A8"/>
    <w:rsid w:val="00E02D6C"/>
    <w:rsid w:val="00E03204"/>
    <w:rsid w:val="00E03842"/>
    <w:rsid w:val="00E05185"/>
    <w:rsid w:val="00E10B4F"/>
    <w:rsid w:val="00E14601"/>
    <w:rsid w:val="00E15824"/>
    <w:rsid w:val="00E164ED"/>
    <w:rsid w:val="00E16850"/>
    <w:rsid w:val="00E16D59"/>
    <w:rsid w:val="00E17800"/>
    <w:rsid w:val="00E308B3"/>
    <w:rsid w:val="00E3273A"/>
    <w:rsid w:val="00E36E86"/>
    <w:rsid w:val="00E377CB"/>
    <w:rsid w:val="00E4605B"/>
    <w:rsid w:val="00E4748D"/>
    <w:rsid w:val="00E511B9"/>
    <w:rsid w:val="00E54A31"/>
    <w:rsid w:val="00E55FCB"/>
    <w:rsid w:val="00E70119"/>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4B5A"/>
    <w:rsid w:val="00EE1003"/>
    <w:rsid w:val="00EE1296"/>
    <w:rsid w:val="00EE1F4E"/>
    <w:rsid w:val="00EF58F9"/>
    <w:rsid w:val="00EF6092"/>
    <w:rsid w:val="00EF653F"/>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7890"/>
    <w:rsid w:val="00FA11D7"/>
    <w:rsid w:val="00FA20C0"/>
    <w:rsid w:val="00FA4294"/>
    <w:rsid w:val="00FA437C"/>
    <w:rsid w:val="00FA6718"/>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styleId="UnresolvedMention">
    <w:name w:val="Unresolved Mention"/>
    <w:basedOn w:val="DefaultParagraphFont"/>
    <w:uiPriority w:val="99"/>
    <w:semiHidden/>
    <w:unhideWhenUsed/>
    <w:rsid w:val="00F17B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hyperlink" Target="https://github.com/GLBRC/AromaticDiketones"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enome.jgi.doe.gov/portal/Novarocriptomics_FD/Novarocriptomics_FD.info.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5683A-10B5-DD4C-974E-CE5598285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7</Pages>
  <Words>37928</Words>
  <Characters>216192</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0</cp:revision>
  <dcterms:created xsi:type="dcterms:W3CDTF">2021-05-18T13:34:00Z</dcterms:created>
  <dcterms:modified xsi:type="dcterms:W3CDTF">2021-05-19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